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602BC" w14:textId="37F78C20" w:rsidR="00305BF2" w:rsidRPr="00715393" w:rsidRDefault="00455904" w:rsidP="00491684">
      <w:pPr>
        <w:jc w:val="center"/>
        <w:rPr>
          <w:rFonts w:eastAsia="Times New Roman" w:cs="Times New Roman"/>
          <w:b/>
          <w:i/>
          <w:iCs/>
          <w:sz w:val="28"/>
          <w:szCs w:val="28"/>
        </w:rPr>
      </w:pPr>
      <w:bookmarkStart w:id="0" w:name="_Hlk153300425"/>
      <w:r>
        <w:rPr>
          <w:rFonts w:eastAsia="Times New Roman" w:cs="Times New Roman"/>
          <w:b/>
          <w:sz w:val="28"/>
          <w:szCs w:val="28"/>
        </w:rPr>
        <w:t>SISTEM PENDUKUNG KEPUTUSAN PEMILIHAN</w:t>
      </w:r>
      <w:r w:rsidR="00594D48">
        <w:rPr>
          <w:rFonts w:eastAsia="Times New Roman" w:cs="Times New Roman"/>
          <w:b/>
          <w:sz w:val="28"/>
          <w:szCs w:val="28"/>
        </w:rPr>
        <w:t xml:space="preserve"> LOKASI</w:t>
      </w:r>
      <w:r w:rsidR="00305BF2">
        <w:rPr>
          <w:rFonts w:eastAsia="Times New Roman" w:cs="Times New Roman"/>
          <w:b/>
          <w:sz w:val="28"/>
          <w:szCs w:val="28"/>
        </w:rPr>
        <w:t xml:space="preserve"> </w:t>
      </w:r>
      <w:r w:rsidR="00594D48">
        <w:rPr>
          <w:rFonts w:eastAsia="Times New Roman" w:cs="Times New Roman"/>
          <w:b/>
          <w:sz w:val="28"/>
          <w:szCs w:val="28"/>
        </w:rPr>
        <w:t>USAHA</w:t>
      </w:r>
      <w:r>
        <w:rPr>
          <w:rFonts w:eastAsia="Times New Roman" w:cs="Times New Roman"/>
          <w:b/>
          <w:sz w:val="28"/>
          <w:szCs w:val="28"/>
        </w:rPr>
        <w:t xml:space="preserve"> </w:t>
      </w:r>
      <w:r w:rsidR="008B706E" w:rsidRPr="008B706E">
        <w:rPr>
          <w:rFonts w:eastAsia="Times New Roman" w:cs="Times New Roman"/>
          <w:b/>
          <w:i/>
          <w:iCs/>
          <w:sz w:val="28"/>
          <w:szCs w:val="28"/>
        </w:rPr>
        <w:t>COFFEE SHOP</w:t>
      </w:r>
      <w:r w:rsidR="00305BF2">
        <w:rPr>
          <w:rFonts w:eastAsia="Times New Roman" w:cs="Times New Roman"/>
          <w:b/>
          <w:sz w:val="28"/>
          <w:szCs w:val="28"/>
        </w:rPr>
        <w:t xml:space="preserve"> </w:t>
      </w:r>
      <w:r w:rsidR="00823327">
        <w:rPr>
          <w:rFonts w:eastAsia="Times New Roman" w:cs="Times New Roman"/>
          <w:b/>
          <w:sz w:val="28"/>
          <w:szCs w:val="28"/>
        </w:rPr>
        <w:t xml:space="preserve">BERBASIS WEB </w:t>
      </w:r>
      <w:r>
        <w:rPr>
          <w:rFonts w:eastAsia="Times New Roman" w:cs="Times New Roman"/>
          <w:b/>
          <w:sz w:val="28"/>
          <w:szCs w:val="28"/>
        </w:rPr>
        <w:t xml:space="preserve">MENGGUNAKAN METODE </w:t>
      </w:r>
      <w:r w:rsidR="00594D48" w:rsidRPr="00715393">
        <w:rPr>
          <w:rFonts w:eastAsia="Times New Roman" w:cs="Times New Roman"/>
          <w:b/>
          <w:i/>
          <w:iCs/>
          <w:sz w:val="28"/>
          <w:szCs w:val="28"/>
        </w:rPr>
        <w:t>ELIMINATION</w:t>
      </w:r>
      <w:r w:rsidR="00305BF2" w:rsidRPr="00715393">
        <w:rPr>
          <w:rFonts w:eastAsia="Times New Roman" w:cs="Times New Roman"/>
          <w:b/>
          <w:i/>
          <w:iCs/>
          <w:sz w:val="28"/>
          <w:szCs w:val="28"/>
        </w:rPr>
        <w:t xml:space="preserve"> </w:t>
      </w:r>
      <w:r w:rsidR="00594D48" w:rsidRPr="00715393">
        <w:rPr>
          <w:rFonts w:eastAsia="Times New Roman" w:cs="Times New Roman"/>
          <w:b/>
          <w:i/>
          <w:iCs/>
          <w:sz w:val="28"/>
          <w:szCs w:val="28"/>
        </w:rPr>
        <w:t xml:space="preserve">ET CHOIX TRANDUIST </w:t>
      </w:r>
    </w:p>
    <w:p w14:paraId="2A146D38" w14:textId="3335316D" w:rsidR="00285EDD" w:rsidRDefault="00594D48" w:rsidP="00491684">
      <w:pPr>
        <w:jc w:val="center"/>
        <w:rPr>
          <w:rFonts w:eastAsia="Times New Roman" w:cs="Times New Roman"/>
          <w:b/>
          <w:sz w:val="28"/>
          <w:szCs w:val="28"/>
        </w:rPr>
      </w:pPr>
      <w:r w:rsidRPr="00715393">
        <w:rPr>
          <w:rFonts w:eastAsia="Times New Roman" w:cs="Times New Roman"/>
          <w:b/>
          <w:i/>
          <w:iCs/>
          <w:sz w:val="28"/>
          <w:szCs w:val="28"/>
        </w:rPr>
        <w:t>LA REALITE</w:t>
      </w:r>
      <w:r w:rsidR="00305BF2">
        <w:rPr>
          <w:rFonts w:eastAsia="Times New Roman" w:cs="Times New Roman"/>
          <w:b/>
          <w:sz w:val="28"/>
          <w:szCs w:val="28"/>
        </w:rPr>
        <w:t xml:space="preserve"> </w:t>
      </w:r>
      <w:r>
        <w:rPr>
          <w:rFonts w:eastAsia="Times New Roman" w:cs="Times New Roman"/>
          <w:b/>
          <w:sz w:val="28"/>
          <w:szCs w:val="28"/>
        </w:rPr>
        <w:t>(ELECTRE)</w:t>
      </w:r>
    </w:p>
    <w:bookmarkEnd w:id="0"/>
    <w:p w14:paraId="6CAEC25A" w14:textId="77777777" w:rsidR="00285EDD" w:rsidRDefault="00455904" w:rsidP="00491684">
      <w:pPr>
        <w:jc w:val="center"/>
        <w:rPr>
          <w:rFonts w:eastAsia="Times New Roman" w:cs="Times New Roman"/>
          <w:b/>
          <w:sz w:val="28"/>
          <w:szCs w:val="28"/>
        </w:rPr>
      </w:pPr>
      <w:r>
        <w:rPr>
          <w:rFonts w:eastAsia="Times New Roman" w:cs="Times New Roman"/>
          <w:b/>
          <w:sz w:val="28"/>
          <w:szCs w:val="28"/>
        </w:rPr>
        <w:t>PROPOSAL SKRIPSI</w:t>
      </w:r>
    </w:p>
    <w:p w14:paraId="0762DBB4" w14:textId="77777777" w:rsidR="00285EDD" w:rsidRDefault="00285EDD" w:rsidP="00491684">
      <w:pPr>
        <w:jc w:val="center"/>
        <w:rPr>
          <w:rFonts w:eastAsia="Times New Roman" w:cs="Times New Roman"/>
          <w:b/>
          <w:sz w:val="28"/>
          <w:szCs w:val="28"/>
        </w:rPr>
      </w:pPr>
    </w:p>
    <w:p w14:paraId="7693362B" w14:textId="77777777" w:rsidR="00285EDD" w:rsidRDefault="00455904" w:rsidP="00491684">
      <w:pPr>
        <w:jc w:val="center"/>
        <w:rPr>
          <w:rFonts w:eastAsia="Times New Roman" w:cs="Times New Roman"/>
          <w:b/>
          <w:szCs w:val="24"/>
        </w:rPr>
      </w:pPr>
      <w:r>
        <w:rPr>
          <w:rFonts w:eastAsia="Times New Roman" w:cs="Times New Roman"/>
          <w:b/>
          <w:szCs w:val="24"/>
        </w:rPr>
        <w:t>Diajukan Sebagai Salah Satu Syarat Penyusunan Skripsi</w:t>
      </w:r>
    </w:p>
    <w:p w14:paraId="08920F27" w14:textId="77777777" w:rsidR="00285EDD" w:rsidRDefault="00455904" w:rsidP="00491684">
      <w:pPr>
        <w:jc w:val="center"/>
        <w:rPr>
          <w:rFonts w:eastAsia="Times New Roman" w:cs="Times New Roman"/>
          <w:b/>
          <w:szCs w:val="24"/>
        </w:rPr>
      </w:pPr>
      <w:r>
        <w:rPr>
          <w:rFonts w:eastAsia="Times New Roman" w:cs="Times New Roman"/>
          <w:b/>
          <w:szCs w:val="24"/>
        </w:rPr>
        <w:t>Pada Program Studi Teknik Informatika</w:t>
      </w:r>
    </w:p>
    <w:p w14:paraId="665C04A3" w14:textId="77777777" w:rsidR="00285EDD" w:rsidRDefault="00285EDD" w:rsidP="00491684">
      <w:pPr>
        <w:jc w:val="center"/>
        <w:rPr>
          <w:rFonts w:eastAsia="Times New Roman" w:cs="Times New Roman"/>
          <w:b/>
          <w:szCs w:val="24"/>
        </w:rPr>
      </w:pPr>
    </w:p>
    <w:p w14:paraId="732AC744" w14:textId="77777777" w:rsidR="00285EDD" w:rsidRDefault="00455904" w:rsidP="00491684">
      <w:pPr>
        <w:jc w:val="center"/>
        <w:rPr>
          <w:rFonts w:eastAsia="Times New Roman" w:cs="Times New Roman"/>
          <w:b/>
          <w:szCs w:val="24"/>
        </w:rPr>
      </w:pPr>
      <w:r>
        <w:rPr>
          <w:rFonts w:eastAsia="Times New Roman" w:cs="Times New Roman"/>
          <w:b/>
          <w:noProof/>
        </w:rPr>
        <w:drawing>
          <wp:inline distT="114300" distB="114300" distL="114300" distR="114300" wp14:anchorId="6FC0AE7B" wp14:editId="4DF29EF7">
            <wp:extent cx="2423442" cy="2423442"/>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r>
        <w:rPr>
          <w:rFonts w:eastAsia="Times New Roman" w:cs="Times New Roman"/>
          <w:b/>
          <w:szCs w:val="24"/>
        </w:rPr>
        <w:t xml:space="preserve"> </w:t>
      </w:r>
    </w:p>
    <w:p w14:paraId="4B2B64AD" w14:textId="77777777" w:rsidR="00285EDD" w:rsidRDefault="00285EDD" w:rsidP="00491684">
      <w:pPr>
        <w:jc w:val="center"/>
        <w:rPr>
          <w:rFonts w:eastAsia="Times New Roman" w:cs="Times New Roman"/>
          <w:b/>
          <w:szCs w:val="24"/>
        </w:rPr>
      </w:pPr>
    </w:p>
    <w:p w14:paraId="5AC22D1E" w14:textId="531C3B52" w:rsidR="00285EDD" w:rsidRDefault="00455904" w:rsidP="00491684">
      <w:pPr>
        <w:jc w:val="center"/>
        <w:rPr>
          <w:rFonts w:eastAsia="Times New Roman" w:cs="Times New Roman"/>
          <w:b/>
          <w:szCs w:val="24"/>
        </w:rPr>
      </w:pPr>
      <w:r>
        <w:rPr>
          <w:rFonts w:eastAsia="Times New Roman" w:cs="Times New Roman"/>
          <w:b/>
          <w:szCs w:val="24"/>
        </w:rPr>
        <w:t>Oleh:</w:t>
      </w:r>
    </w:p>
    <w:p w14:paraId="6649C3CB" w14:textId="77777777" w:rsidR="00285EDD" w:rsidRDefault="00455904" w:rsidP="00491684">
      <w:pPr>
        <w:jc w:val="center"/>
        <w:rPr>
          <w:rFonts w:eastAsia="Times New Roman" w:cs="Times New Roman"/>
          <w:b/>
          <w:szCs w:val="24"/>
        </w:rPr>
      </w:pPr>
      <w:r>
        <w:rPr>
          <w:rFonts w:eastAsia="Times New Roman" w:cs="Times New Roman"/>
          <w:b/>
          <w:szCs w:val="24"/>
        </w:rPr>
        <w:t>Sonnya Ghandi</w:t>
      </w:r>
    </w:p>
    <w:p w14:paraId="36E9322A" w14:textId="77777777" w:rsidR="00285EDD" w:rsidRDefault="00455904" w:rsidP="00491684">
      <w:pPr>
        <w:jc w:val="center"/>
        <w:rPr>
          <w:rFonts w:eastAsia="Times New Roman" w:cs="Times New Roman"/>
          <w:b/>
          <w:szCs w:val="24"/>
        </w:rPr>
      </w:pPr>
      <w:r>
        <w:rPr>
          <w:rFonts w:eastAsia="Times New Roman" w:cs="Times New Roman"/>
          <w:b/>
          <w:szCs w:val="24"/>
        </w:rPr>
        <w:t>201351131</w:t>
      </w:r>
    </w:p>
    <w:p w14:paraId="2B3652EB" w14:textId="77777777" w:rsidR="00285EDD" w:rsidRDefault="00285EDD" w:rsidP="00491684">
      <w:pPr>
        <w:jc w:val="center"/>
        <w:rPr>
          <w:rFonts w:eastAsia="Times New Roman" w:cs="Times New Roman"/>
          <w:b/>
          <w:szCs w:val="24"/>
        </w:rPr>
      </w:pPr>
    </w:p>
    <w:p w14:paraId="5E17DD28" w14:textId="77777777" w:rsidR="00285EDD" w:rsidRDefault="00285EDD" w:rsidP="00491684">
      <w:pPr>
        <w:jc w:val="center"/>
        <w:rPr>
          <w:rFonts w:eastAsia="Times New Roman" w:cs="Times New Roman"/>
          <w:b/>
          <w:szCs w:val="24"/>
        </w:rPr>
      </w:pPr>
    </w:p>
    <w:p w14:paraId="548C34ED" w14:textId="77777777" w:rsidR="00285EDD" w:rsidRDefault="00455904" w:rsidP="00491684">
      <w:pPr>
        <w:jc w:val="center"/>
        <w:rPr>
          <w:rFonts w:eastAsia="Times New Roman" w:cs="Times New Roman"/>
          <w:b/>
          <w:sz w:val="28"/>
          <w:szCs w:val="28"/>
        </w:rPr>
      </w:pPr>
      <w:r>
        <w:rPr>
          <w:rFonts w:eastAsia="Times New Roman" w:cs="Times New Roman"/>
          <w:b/>
          <w:sz w:val="28"/>
          <w:szCs w:val="28"/>
        </w:rPr>
        <w:t>PROGRAM STUDI TEKNIK INFORMATIKA</w:t>
      </w:r>
    </w:p>
    <w:p w14:paraId="21D7496F" w14:textId="77777777" w:rsidR="00285EDD" w:rsidRDefault="00455904" w:rsidP="00491684">
      <w:pPr>
        <w:jc w:val="center"/>
        <w:rPr>
          <w:rFonts w:eastAsia="Times New Roman" w:cs="Times New Roman"/>
          <w:b/>
          <w:sz w:val="28"/>
          <w:szCs w:val="28"/>
        </w:rPr>
      </w:pPr>
      <w:r>
        <w:rPr>
          <w:rFonts w:eastAsia="Times New Roman" w:cs="Times New Roman"/>
          <w:b/>
          <w:sz w:val="28"/>
          <w:szCs w:val="28"/>
        </w:rPr>
        <w:t>SEKOLAH TINGGI TEKNOLOGI WASTUKANCANA</w:t>
      </w:r>
    </w:p>
    <w:p w14:paraId="5B28D8ED" w14:textId="77777777" w:rsidR="00285EDD" w:rsidRDefault="00455904" w:rsidP="00491684">
      <w:pPr>
        <w:jc w:val="center"/>
        <w:rPr>
          <w:rFonts w:eastAsia="Times New Roman" w:cs="Times New Roman"/>
          <w:b/>
          <w:sz w:val="28"/>
          <w:szCs w:val="28"/>
        </w:rPr>
      </w:pPr>
      <w:r>
        <w:rPr>
          <w:rFonts w:eastAsia="Times New Roman" w:cs="Times New Roman"/>
          <w:b/>
          <w:sz w:val="28"/>
          <w:szCs w:val="28"/>
        </w:rPr>
        <w:t>PURWAKARTA</w:t>
      </w:r>
    </w:p>
    <w:p w14:paraId="4916DF61" w14:textId="77777777" w:rsidR="00285EDD" w:rsidRDefault="00455904" w:rsidP="00491684">
      <w:pPr>
        <w:jc w:val="center"/>
        <w:rPr>
          <w:rFonts w:eastAsia="Times New Roman" w:cs="Times New Roman"/>
          <w:b/>
          <w:sz w:val="28"/>
          <w:szCs w:val="28"/>
        </w:rPr>
      </w:pPr>
      <w:r>
        <w:rPr>
          <w:rFonts w:eastAsia="Times New Roman" w:cs="Times New Roman"/>
          <w:b/>
          <w:sz w:val="28"/>
          <w:szCs w:val="28"/>
        </w:rPr>
        <w:t>2023</w:t>
      </w:r>
      <w:r>
        <w:br w:type="page"/>
      </w:r>
    </w:p>
    <w:p w14:paraId="0D845991" w14:textId="77777777" w:rsidR="00285EDD" w:rsidRDefault="00455904" w:rsidP="00491684">
      <w:pPr>
        <w:pStyle w:val="Heading1"/>
      </w:pPr>
      <w:bookmarkStart w:id="1" w:name="_Toc152694832"/>
      <w:r>
        <w:lastRenderedPageBreak/>
        <w:t>LEMBAR PENGESAHAN PEMBIMBING</w:t>
      </w:r>
      <w:bookmarkEnd w:id="1"/>
      <w:r>
        <w:br w:type="page"/>
      </w:r>
    </w:p>
    <w:p w14:paraId="296CD489" w14:textId="77777777" w:rsidR="00285EDD" w:rsidRDefault="00455904" w:rsidP="00491684">
      <w:pPr>
        <w:pStyle w:val="Heading1"/>
      </w:pPr>
      <w:bookmarkStart w:id="2" w:name="_Toc152694833"/>
      <w:r>
        <w:lastRenderedPageBreak/>
        <w:t>DAFTAR ISI</w:t>
      </w:r>
      <w:bookmarkEnd w:id="2"/>
    </w:p>
    <w:p w14:paraId="4F2262D6" w14:textId="77777777" w:rsidR="00285EDD" w:rsidRDefault="00285EDD" w:rsidP="00491684">
      <w:pPr>
        <w:rPr>
          <w:rFonts w:eastAsia="Times New Roman" w:cs="Times New Roman"/>
          <w:szCs w:val="24"/>
        </w:rPr>
      </w:pPr>
    </w:p>
    <w:sdt>
      <w:sdtPr>
        <w:id w:val="392621107"/>
        <w:docPartObj>
          <w:docPartGallery w:val="Table of Contents"/>
          <w:docPartUnique/>
        </w:docPartObj>
      </w:sdtPr>
      <w:sdtContent>
        <w:p w14:paraId="75368820" w14:textId="77777777" w:rsidR="005875CF" w:rsidRDefault="00455904" w:rsidP="00491684">
          <w:pPr>
            <w:pStyle w:val="TOC1"/>
            <w:tabs>
              <w:tab w:val="right" w:leader="dot" w:pos="8271"/>
            </w:tabs>
            <w:rPr>
              <w:noProof/>
            </w:rPr>
          </w:pPr>
          <w:r>
            <w:fldChar w:fldCharType="begin"/>
          </w:r>
          <w:r>
            <w:instrText xml:space="preserve"> TOC \h \u \z \t "Heading 1,1,Heading 2,2,Heading 3,3,Heading 4,4,Heading 5,5,Heading 6,6,"</w:instrText>
          </w:r>
          <w:r>
            <w:fldChar w:fldCharType="separate"/>
          </w:r>
          <w:hyperlink w:anchor="_Toc152694832" w:history="1">
            <w:r w:rsidR="005875CF" w:rsidRPr="00E14741">
              <w:rPr>
                <w:rStyle w:val="Hyperlink"/>
                <w:noProof/>
              </w:rPr>
              <w:t>LEMBAR PENGESAHAN PEMBIMBING</w:t>
            </w:r>
            <w:r w:rsidR="005875CF">
              <w:rPr>
                <w:noProof/>
                <w:webHidden/>
              </w:rPr>
              <w:tab/>
            </w:r>
            <w:r w:rsidR="005875CF">
              <w:rPr>
                <w:noProof/>
                <w:webHidden/>
              </w:rPr>
              <w:fldChar w:fldCharType="begin"/>
            </w:r>
            <w:r w:rsidR="005875CF">
              <w:rPr>
                <w:noProof/>
                <w:webHidden/>
              </w:rPr>
              <w:instrText xml:space="preserve"> PAGEREF _Toc152694832 \h </w:instrText>
            </w:r>
            <w:r w:rsidR="005875CF">
              <w:rPr>
                <w:noProof/>
                <w:webHidden/>
              </w:rPr>
            </w:r>
            <w:r w:rsidR="005875CF">
              <w:rPr>
                <w:noProof/>
                <w:webHidden/>
              </w:rPr>
              <w:fldChar w:fldCharType="separate"/>
            </w:r>
            <w:r w:rsidR="005875CF">
              <w:rPr>
                <w:noProof/>
                <w:webHidden/>
              </w:rPr>
              <w:t>2</w:t>
            </w:r>
            <w:r w:rsidR="005875CF">
              <w:rPr>
                <w:noProof/>
                <w:webHidden/>
              </w:rPr>
              <w:fldChar w:fldCharType="end"/>
            </w:r>
          </w:hyperlink>
        </w:p>
        <w:p w14:paraId="48113267" w14:textId="77777777" w:rsidR="005875CF" w:rsidRDefault="00000000" w:rsidP="00491684">
          <w:pPr>
            <w:pStyle w:val="TOC1"/>
            <w:tabs>
              <w:tab w:val="right" w:leader="dot" w:pos="8271"/>
            </w:tabs>
            <w:rPr>
              <w:noProof/>
            </w:rPr>
          </w:pPr>
          <w:hyperlink w:anchor="_Toc152694833" w:history="1">
            <w:r w:rsidR="005875CF" w:rsidRPr="00E14741">
              <w:rPr>
                <w:rStyle w:val="Hyperlink"/>
                <w:noProof/>
              </w:rPr>
              <w:t>DAFTAR ISI</w:t>
            </w:r>
            <w:r w:rsidR="005875CF">
              <w:rPr>
                <w:noProof/>
                <w:webHidden/>
              </w:rPr>
              <w:tab/>
            </w:r>
            <w:r w:rsidR="005875CF">
              <w:rPr>
                <w:noProof/>
                <w:webHidden/>
              </w:rPr>
              <w:fldChar w:fldCharType="begin"/>
            </w:r>
            <w:r w:rsidR="005875CF">
              <w:rPr>
                <w:noProof/>
                <w:webHidden/>
              </w:rPr>
              <w:instrText xml:space="preserve"> PAGEREF _Toc152694833 \h </w:instrText>
            </w:r>
            <w:r w:rsidR="005875CF">
              <w:rPr>
                <w:noProof/>
                <w:webHidden/>
              </w:rPr>
            </w:r>
            <w:r w:rsidR="005875CF">
              <w:rPr>
                <w:noProof/>
                <w:webHidden/>
              </w:rPr>
              <w:fldChar w:fldCharType="separate"/>
            </w:r>
            <w:r w:rsidR="005875CF">
              <w:rPr>
                <w:noProof/>
                <w:webHidden/>
              </w:rPr>
              <w:t>3</w:t>
            </w:r>
            <w:r w:rsidR="005875CF">
              <w:rPr>
                <w:noProof/>
                <w:webHidden/>
              </w:rPr>
              <w:fldChar w:fldCharType="end"/>
            </w:r>
          </w:hyperlink>
        </w:p>
        <w:p w14:paraId="56C78025" w14:textId="77777777" w:rsidR="005875CF" w:rsidRDefault="00000000" w:rsidP="00491684">
          <w:pPr>
            <w:pStyle w:val="TOC1"/>
            <w:tabs>
              <w:tab w:val="right" w:leader="dot" w:pos="8271"/>
            </w:tabs>
            <w:rPr>
              <w:noProof/>
            </w:rPr>
          </w:pPr>
          <w:hyperlink w:anchor="_Toc152694834" w:history="1">
            <w:r w:rsidR="005875CF" w:rsidRPr="00E14741">
              <w:rPr>
                <w:rStyle w:val="Hyperlink"/>
                <w:noProof/>
              </w:rPr>
              <w:t>DAFTAR TABEL</w:t>
            </w:r>
            <w:r w:rsidR="005875CF">
              <w:rPr>
                <w:noProof/>
                <w:webHidden/>
              </w:rPr>
              <w:tab/>
            </w:r>
            <w:r w:rsidR="005875CF">
              <w:rPr>
                <w:noProof/>
                <w:webHidden/>
              </w:rPr>
              <w:fldChar w:fldCharType="begin"/>
            </w:r>
            <w:r w:rsidR="005875CF">
              <w:rPr>
                <w:noProof/>
                <w:webHidden/>
              </w:rPr>
              <w:instrText xml:space="preserve"> PAGEREF _Toc152694834 \h </w:instrText>
            </w:r>
            <w:r w:rsidR="005875CF">
              <w:rPr>
                <w:noProof/>
                <w:webHidden/>
              </w:rPr>
            </w:r>
            <w:r w:rsidR="005875CF">
              <w:rPr>
                <w:noProof/>
                <w:webHidden/>
              </w:rPr>
              <w:fldChar w:fldCharType="separate"/>
            </w:r>
            <w:r w:rsidR="005875CF">
              <w:rPr>
                <w:noProof/>
                <w:webHidden/>
              </w:rPr>
              <w:t>4</w:t>
            </w:r>
            <w:r w:rsidR="005875CF">
              <w:rPr>
                <w:noProof/>
                <w:webHidden/>
              </w:rPr>
              <w:fldChar w:fldCharType="end"/>
            </w:r>
          </w:hyperlink>
        </w:p>
        <w:p w14:paraId="3E8BE668" w14:textId="77777777" w:rsidR="005875CF" w:rsidRDefault="00000000" w:rsidP="00491684">
          <w:pPr>
            <w:pStyle w:val="TOC1"/>
            <w:tabs>
              <w:tab w:val="right" w:leader="dot" w:pos="8271"/>
            </w:tabs>
            <w:rPr>
              <w:noProof/>
            </w:rPr>
          </w:pPr>
          <w:hyperlink w:anchor="_Toc152694835" w:history="1">
            <w:r w:rsidR="005875CF" w:rsidRPr="00E14741">
              <w:rPr>
                <w:rStyle w:val="Hyperlink"/>
                <w:noProof/>
              </w:rPr>
              <w:t>DAFTAR GAMBAR</w:t>
            </w:r>
            <w:r w:rsidR="005875CF">
              <w:rPr>
                <w:noProof/>
                <w:webHidden/>
              </w:rPr>
              <w:tab/>
            </w:r>
            <w:r w:rsidR="005875CF">
              <w:rPr>
                <w:noProof/>
                <w:webHidden/>
              </w:rPr>
              <w:fldChar w:fldCharType="begin"/>
            </w:r>
            <w:r w:rsidR="005875CF">
              <w:rPr>
                <w:noProof/>
                <w:webHidden/>
              </w:rPr>
              <w:instrText xml:space="preserve"> PAGEREF _Toc152694835 \h </w:instrText>
            </w:r>
            <w:r w:rsidR="005875CF">
              <w:rPr>
                <w:noProof/>
                <w:webHidden/>
              </w:rPr>
            </w:r>
            <w:r w:rsidR="005875CF">
              <w:rPr>
                <w:noProof/>
                <w:webHidden/>
              </w:rPr>
              <w:fldChar w:fldCharType="separate"/>
            </w:r>
            <w:r w:rsidR="005875CF">
              <w:rPr>
                <w:noProof/>
                <w:webHidden/>
              </w:rPr>
              <w:t>5</w:t>
            </w:r>
            <w:r w:rsidR="005875CF">
              <w:rPr>
                <w:noProof/>
                <w:webHidden/>
              </w:rPr>
              <w:fldChar w:fldCharType="end"/>
            </w:r>
          </w:hyperlink>
        </w:p>
        <w:p w14:paraId="1812EAE4" w14:textId="77777777" w:rsidR="005875CF" w:rsidRDefault="00000000" w:rsidP="00491684">
          <w:pPr>
            <w:pStyle w:val="TOC1"/>
            <w:tabs>
              <w:tab w:val="right" w:leader="dot" w:pos="8271"/>
            </w:tabs>
            <w:rPr>
              <w:noProof/>
            </w:rPr>
          </w:pPr>
          <w:hyperlink w:anchor="_Toc152694836" w:history="1">
            <w:r w:rsidR="005875CF" w:rsidRPr="00E14741">
              <w:rPr>
                <w:rStyle w:val="Hyperlink"/>
                <w:noProof/>
              </w:rPr>
              <w:t>DAFTAR RUMUS</w:t>
            </w:r>
            <w:r w:rsidR="005875CF">
              <w:rPr>
                <w:noProof/>
                <w:webHidden/>
              </w:rPr>
              <w:tab/>
            </w:r>
            <w:r w:rsidR="005875CF">
              <w:rPr>
                <w:noProof/>
                <w:webHidden/>
              </w:rPr>
              <w:fldChar w:fldCharType="begin"/>
            </w:r>
            <w:r w:rsidR="005875CF">
              <w:rPr>
                <w:noProof/>
                <w:webHidden/>
              </w:rPr>
              <w:instrText xml:space="preserve"> PAGEREF _Toc152694836 \h </w:instrText>
            </w:r>
            <w:r w:rsidR="005875CF">
              <w:rPr>
                <w:noProof/>
                <w:webHidden/>
              </w:rPr>
            </w:r>
            <w:r w:rsidR="005875CF">
              <w:rPr>
                <w:noProof/>
                <w:webHidden/>
              </w:rPr>
              <w:fldChar w:fldCharType="separate"/>
            </w:r>
            <w:r w:rsidR="005875CF">
              <w:rPr>
                <w:noProof/>
                <w:webHidden/>
              </w:rPr>
              <w:t>6</w:t>
            </w:r>
            <w:r w:rsidR="005875CF">
              <w:rPr>
                <w:noProof/>
                <w:webHidden/>
              </w:rPr>
              <w:fldChar w:fldCharType="end"/>
            </w:r>
          </w:hyperlink>
        </w:p>
        <w:p w14:paraId="28C9EEC4" w14:textId="77777777" w:rsidR="005875CF" w:rsidRDefault="00000000" w:rsidP="00491684">
          <w:pPr>
            <w:pStyle w:val="TOC1"/>
            <w:tabs>
              <w:tab w:val="right" w:leader="dot" w:pos="8271"/>
            </w:tabs>
            <w:rPr>
              <w:noProof/>
            </w:rPr>
          </w:pPr>
          <w:hyperlink w:anchor="_Toc152694837" w:history="1">
            <w:r w:rsidR="005875CF" w:rsidRPr="00E14741">
              <w:rPr>
                <w:rStyle w:val="Hyperlink"/>
                <w:noProof/>
              </w:rPr>
              <w:t>BAB I PENDAHULUAN</w:t>
            </w:r>
            <w:r w:rsidR="005875CF">
              <w:rPr>
                <w:noProof/>
                <w:webHidden/>
              </w:rPr>
              <w:tab/>
            </w:r>
            <w:r w:rsidR="005875CF">
              <w:rPr>
                <w:noProof/>
                <w:webHidden/>
              </w:rPr>
              <w:fldChar w:fldCharType="begin"/>
            </w:r>
            <w:r w:rsidR="005875CF">
              <w:rPr>
                <w:noProof/>
                <w:webHidden/>
              </w:rPr>
              <w:instrText xml:space="preserve"> PAGEREF _Toc152694837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65D9A90C" w14:textId="77777777" w:rsidR="005875CF" w:rsidRDefault="00000000" w:rsidP="00491684">
          <w:pPr>
            <w:pStyle w:val="TOC2"/>
            <w:tabs>
              <w:tab w:val="left" w:pos="880"/>
              <w:tab w:val="right" w:leader="dot" w:pos="8271"/>
            </w:tabs>
            <w:rPr>
              <w:noProof/>
            </w:rPr>
          </w:pPr>
          <w:hyperlink w:anchor="_Toc152694838" w:history="1">
            <w:r w:rsidR="005875CF" w:rsidRPr="00E14741">
              <w:rPr>
                <w:rStyle w:val="Hyperlink"/>
                <w:noProof/>
              </w:rPr>
              <w:t>1.1</w:t>
            </w:r>
            <w:r w:rsidR="005875CF">
              <w:rPr>
                <w:noProof/>
              </w:rPr>
              <w:tab/>
            </w:r>
            <w:r w:rsidR="005875CF" w:rsidRPr="00E14741">
              <w:rPr>
                <w:rStyle w:val="Hyperlink"/>
                <w:noProof/>
              </w:rPr>
              <w:t>Latar Belakang Masalah</w:t>
            </w:r>
            <w:r w:rsidR="005875CF">
              <w:rPr>
                <w:noProof/>
                <w:webHidden/>
              </w:rPr>
              <w:tab/>
            </w:r>
            <w:r w:rsidR="005875CF">
              <w:rPr>
                <w:noProof/>
                <w:webHidden/>
              </w:rPr>
              <w:fldChar w:fldCharType="begin"/>
            </w:r>
            <w:r w:rsidR="005875CF">
              <w:rPr>
                <w:noProof/>
                <w:webHidden/>
              </w:rPr>
              <w:instrText xml:space="preserve"> PAGEREF _Toc152694838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6A371503" w14:textId="77777777" w:rsidR="005875CF" w:rsidRDefault="00000000" w:rsidP="00491684">
          <w:pPr>
            <w:pStyle w:val="TOC2"/>
            <w:tabs>
              <w:tab w:val="left" w:pos="880"/>
              <w:tab w:val="right" w:leader="dot" w:pos="8271"/>
            </w:tabs>
            <w:rPr>
              <w:noProof/>
            </w:rPr>
          </w:pPr>
          <w:hyperlink w:anchor="_Toc152694839" w:history="1">
            <w:r w:rsidR="005875CF" w:rsidRPr="00E14741">
              <w:rPr>
                <w:rStyle w:val="Hyperlink"/>
                <w:noProof/>
              </w:rPr>
              <w:t>1.2</w:t>
            </w:r>
            <w:r w:rsidR="005875CF">
              <w:rPr>
                <w:noProof/>
              </w:rPr>
              <w:tab/>
            </w:r>
            <w:r w:rsidR="005875CF" w:rsidRPr="00E14741">
              <w:rPr>
                <w:rStyle w:val="Hyperlink"/>
                <w:noProof/>
              </w:rPr>
              <w:t>Rumusan Masalah</w:t>
            </w:r>
            <w:r w:rsidR="005875CF">
              <w:rPr>
                <w:noProof/>
                <w:webHidden/>
              </w:rPr>
              <w:tab/>
            </w:r>
            <w:r w:rsidR="005875CF">
              <w:rPr>
                <w:noProof/>
                <w:webHidden/>
              </w:rPr>
              <w:fldChar w:fldCharType="begin"/>
            </w:r>
            <w:r w:rsidR="005875CF">
              <w:rPr>
                <w:noProof/>
                <w:webHidden/>
              </w:rPr>
              <w:instrText xml:space="preserve"> PAGEREF _Toc152694839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5E2E0442" w14:textId="77777777" w:rsidR="005875CF" w:rsidRDefault="00000000" w:rsidP="00491684">
          <w:pPr>
            <w:pStyle w:val="TOC2"/>
            <w:tabs>
              <w:tab w:val="left" w:pos="880"/>
              <w:tab w:val="right" w:leader="dot" w:pos="8271"/>
            </w:tabs>
            <w:rPr>
              <w:noProof/>
            </w:rPr>
          </w:pPr>
          <w:hyperlink w:anchor="_Toc152694840" w:history="1">
            <w:r w:rsidR="005875CF" w:rsidRPr="00E14741">
              <w:rPr>
                <w:rStyle w:val="Hyperlink"/>
                <w:noProof/>
              </w:rPr>
              <w:t>1.3</w:t>
            </w:r>
            <w:r w:rsidR="005875CF">
              <w:rPr>
                <w:noProof/>
              </w:rPr>
              <w:tab/>
            </w:r>
            <w:r w:rsidR="005875CF" w:rsidRPr="00E14741">
              <w:rPr>
                <w:rStyle w:val="Hyperlink"/>
                <w:noProof/>
              </w:rPr>
              <w:t>Batasan Masalah</w:t>
            </w:r>
            <w:r w:rsidR="005875CF">
              <w:rPr>
                <w:noProof/>
                <w:webHidden/>
              </w:rPr>
              <w:tab/>
            </w:r>
            <w:r w:rsidR="005875CF">
              <w:rPr>
                <w:noProof/>
                <w:webHidden/>
              </w:rPr>
              <w:fldChar w:fldCharType="begin"/>
            </w:r>
            <w:r w:rsidR="005875CF">
              <w:rPr>
                <w:noProof/>
                <w:webHidden/>
              </w:rPr>
              <w:instrText xml:space="preserve"> PAGEREF _Toc152694840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26662E98" w14:textId="77777777" w:rsidR="005875CF" w:rsidRDefault="00000000" w:rsidP="00491684">
          <w:pPr>
            <w:pStyle w:val="TOC2"/>
            <w:tabs>
              <w:tab w:val="left" w:pos="880"/>
              <w:tab w:val="right" w:leader="dot" w:pos="8271"/>
            </w:tabs>
            <w:rPr>
              <w:noProof/>
            </w:rPr>
          </w:pPr>
          <w:hyperlink w:anchor="_Toc152694841" w:history="1">
            <w:r w:rsidR="005875CF" w:rsidRPr="00E14741">
              <w:rPr>
                <w:rStyle w:val="Hyperlink"/>
                <w:noProof/>
              </w:rPr>
              <w:t>1.4</w:t>
            </w:r>
            <w:r w:rsidR="005875CF">
              <w:rPr>
                <w:noProof/>
              </w:rPr>
              <w:tab/>
            </w:r>
            <w:r w:rsidR="005875CF" w:rsidRPr="00E14741">
              <w:rPr>
                <w:rStyle w:val="Hyperlink"/>
                <w:noProof/>
              </w:rPr>
              <w:t>Tujuan Penelitian</w:t>
            </w:r>
            <w:r w:rsidR="005875CF">
              <w:rPr>
                <w:noProof/>
                <w:webHidden/>
              </w:rPr>
              <w:tab/>
            </w:r>
            <w:r w:rsidR="005875CF">
              <w:rPr>
                <w:noProof/>
                <w:webHidden/>
              </w:rPr>
              <w:fldChar w:fldCharType="begin"/>
            </w:r>
            <w:r w:rsidR="005875CF">
              <w:rPr>
                <w:noProof/>
                <w:webHidden/>
              </w:rPr>
              <w:instrText xml:space="preserve"> PAGEREF _Toc152694841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39165629" w14:textId="77777777" w:rsidR="005875CF" w:rsidRDefault="00000000" w:rsidP="00491684">
          <w:pPr>
            <w:pStyle w:val="TOC2"/>
            <w:tabs>
              <w:tab w:val="left" w:pos="880"/>
              <w:tab w:val="right" w:leader="dot" w:pos="8271"/>
            </w:tabs>
            <w:rPr>
              <w:noProof/>
            </w:rPr>
          </w:pPr>
          <w:hyperlink w:anchor="_Toc152694842" w:history="1">
            <w:r w:rsidR="005875CF" w:rsidRPr="00E14741">
              <w:rPr>
                <w:rStyle w:val="Hyperlink"/>
                <w:noProof/>
              </w:rPr>
              <w:t>1.5</w:t>
            </w:r>
            <w:r w:rsidR="005875CF">
              <w:rPr>
                <w:noProof/>
              </w:rPr>
              <w:tab/>
            </w:r>
            <w:r w:rsidR="005875CF" w:rsidRPr="00E14741">
              <w:rPr>
                <w:rStyle w:val="Hyperlink"/>
                <w:noProof/>
              </w:rPr>
              <w:t>Manfaat Penelitian</w:t>
            </w:r>
            <w:r w:rsidR="005875CF">
              <w:rPr>
                <w:noProof/>
                <w:webHidden/>
              </w:rPr>
              <w:tab/>
            </w:r>
            <w:r w:rsidR="005875CF">
              <w:rPr>
                <w:noProof/>
                <w:webHidden/>
              </w:rPr>
              <w:fldChar w:fldCharType="begin"/>
            </w:r>
            <w:r w:rsidR="005875CF">
              <w:rPr>
                <w:noProof/>
                <w:webHidden/>
              </w:rPr>
              <w:instrText xml:space="preserve"> PAGEREF _Toc152694842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28F42DAD" w14:textId="77777777" w:rsidR="005875CF" w:rsidRDefault="00000000" w:rsidP="00491684">
          <w:pPr>
            <w:pStyle w:val="TOC2"/>
            <w:tabs>
              <w:tab w:val="left" w:pos="880"/>
              <w:tab w:val="right" w:leader="dot" w:pos="8271"/>
            </w:tabs>
            <w:rPr>
              <w:noProof/>
            </w:rPr>
          </w:pPr>
          <w:hyperlink w:anchor="_Toc152694843" w:history="1">
            <w:r w:rsidR="005875CF" w:rsidRPr="00E14741">
              <w:rPr>
                <w:rStyle w:val="Hyperlink"/>
                <w:noProof/>
              </w:rPr>
              <w:t>1.6</w:t>
            </w:r>
            <w:r w:rsidR="005875CF">
              <w:rPr>
                <w:noProof/>
              </w:rPr>
              <w:tab/>
            </w:r>
            <w:r w:rsidR="005875CF" w:rsidRPr="00E14741">
              <w:rPr>
                <w:rStyle w:val="Hyperlink"/>
                <w:noProof/>
              </w:rPr>
              <w:t>Sistematika Penulisan</w:t>
            </w:r>
            <w:r w:rsidR="005875CF">
              <w:rPr>
                <w:noProof/>
                <w:webHidden/>
              </w:rPr>
              <w:tab/>
            </w:r>
            <w:r w:rsidR="005875CF">
              <w:rPr>
                <w:noProof/>
                <w:webHidden/>
              </w:rPr>
              <w:fldChar w:fldCharType="begin"/>
            </w:r>
            <w:r w:rsidR="005875CF">
              <w:rPr>
                <w:noProof/>
                <w:webHidden/>
              </w:rPr>
              <w:instrText xml:space="preserve"> PAGEREF _Toc152694843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3A8903F7" w14:textId="77777777" w:rsidR="005875CF" w:rsidRDefault="00000000" w:rsidP="00491684">
          <w:pPr>
            <w:pStyle w:val="TOC1"/>
            <w:tabs>
              <w:tab w:val="right" w:leader="dot" w:pos="8271"/>
            </w:tabs>
            <w:rPr>
              <w:noProof/>
            </w:rPr>
          </w:pPr>
          <w:hyperlink w:anchor="_Toc152694844" w:history="1">
            <w:r w:rsidR="005875CF" w:rsidRPr="00E14741">
              <w:rPr>
                <w:rStyle w:val="Hyperlink"/>
                <w:noProof/>
              </w:rPr>
              <w:t>BAB II  TINJAUAN PUSTAKA</w:t>
            </w:r>
            <w:r w:rsidR="005875CF">
              <w:rPr>
                <w:noProof/>
                <w:webHidden/>
              </w:rPr>
              <w:tab/>
            </w:r>
            <w:r w:rsidR="005875CF">
              <w:rPr>
                <w:noProof/>
                <w:webHidden/>
              </w:rPr>
              <w:fldChar w:fldCharType="begin"/>
            </w:r>
            <w:r w:rsidR="005875CF">
              <w:rPr>
                <w:noProof/>
                <w:webHidden/>
              </w:rPr>
              <w:instrText xml:space="preserve"> PAGEREF _Toc152694844 \h </w:instrText>
            </w:r>
            <w:r w:rsidR="005875CF">
              <w:rPr>
                <w:noProof/>
                <w:webHidden/>
              </w:rPr>
            </w:r>
            <w:r w:rsidR="005875CF">
              <w:rPr>
                <w:noProof/>
                <w:webHidden/>
              </w:rPr>
              <w:fldChar w:fldCharType="separate"/>
            </w:r>
            <w:r w:rsidR="005875CF">
              <w:rPr>
                <w:noProof/>
                <w:webHidden/>
              </w:rPr>
              <w:t>8</w:t>
            </w:r>
            <w:r w:rsidR="005875CF">
              <w:rPr>
                <w:noProof/>
                <w:webHidden/>
              </w:rPr>
              <w:fldChar w:fldCharType="end"/>
            </w:r>
          </w:hyperlink>
        </w:p>
        <w:p w14:paraId="3569E476" w14:textId="77777777" w:rsidR="005875CF" w:rsidRDefault="00000000" w:rsidP="00491684">
          <w:pPr>
            <w:pStyle w:val="TOC1"/>
            <w:tabs>
              <w:tab w:val="right" w:leader="dot" w:pos="8271"/>
            </w:tabs>
            <w:rPr>
              <w:noProof/>
            </w:rPr>
          </w:pPr>
          <w:hyperlink w:anchor="_Toc152694845" w:history="1">
            <w:r w:rsidR="005875CF" w:rsidRPr="00E14741">
              <w:rPr>
                <w:rStyle w:val="Hyperlink"/>
                <w:noProof/>
              </w:rPr>
              <w:t>BAB III  METODOLOGI PENELITIAN</w:t>
            </w:r>
            <w:r w:rsidR="005875CF">
              <w:rPr>
                <w:noProof/>
                <w:webHidden/>
              </w:rPr>
              <w:tab/>
            </w:r>
            <w:r w:rsidR="005875CF">
              <w:rPr>
                <w:noProof/>
                <w:webHidden/>
              </w:rPr>
              <w:fldChar w:fldCharType="begin"/>
            </w:r>
            <w:r w:rsidR="005875CF">
              <w:rPr>
                <w:noProof/>
                <w:webHidden/>
              </w:rPr>
              <w:instrText xml:space="preserve"> PAGEREF _Toc152694845 \h </w:instrText>
            </w:r>
            <w:r w:rsidR="005875CF">
              <w:rPr>
                <w:noProof/>
                <w:webHidden/>
              </w:rPr>
            </w:r>
            <w:r w:rsidR="005875CF">
              <w:rPr>
                <w:noProof/>
                <w:webHidden/>
              </w:rPr>
              <w:fldChar w:fldCharType="separate"/>
            </w:r>
            <w:r w:rsidR="005875CF">
              <w:rPr>
                <w:noProof/>
                <w:webHidden/>
              </w:rPr>
              <w:t>9</w:t>
            </w:r>
            <w:r w:rsidR="005875CF">
              <w:rPr>
                <w:noProof/>
                <w:webHidden/>
              </w:rPr>
              <w:fldChar w:fldCharType="end"/>
            </w:r>
          </w:hyperlink>
        </w:p>
        <w:p w14:paraId="3A6E5284" w14:textId="77777777" w:rsidR="005875CF" w:rsidRDefault="00000000" w:rsidP="00491684">
          <w:pPr>
            <w:pStyle w:val="TOC1"/>
            <w:tabs>
              <w:tab w:val="right" w:leader="dot" w:pos="8271"/>
            </w:tabs>
            <w:rPr>
              <w:noProof/>
            </w:rPr>
          </w:pPr>
          <w:hyperlink w:anchor="_Toc152694846" w:history="1">
            <w:r w:rsidR="005875CF" w:rsidRPr="00E14741">
              <w:rPr>
                <w:rStyle w:val="Hyperlink"/>
                <w:noProof/>
              </w:rPr>
              <w:t>DAFTAR PUSTAKA</w:t>
            </w:r>
            <w:r w:rsidR="005875CF">
              <w:rPr>
                <w:noProof/>
                <w:webHidden/>
              </w:rPr>
              <w:tab/>
            </w:r>
            <w:r w:rsidR="005875CF">
              <w:rPr>
                <w:noProof/>
                <w:webHidden/>
              </w:rPr>
              <w:fldChar w:fldCharType="begin"/>
            </w:r>
            <w:r w:rsidR="005875CF">
              <w:rPr>
                <w:noProof/>
                <w:webHidden/>
              </w:rPr>
              <w:instrText xml:space="preserve"> PAGEREF _Toc152694846 \h </w:instrText>
            </w:r>
            <w:r w:rsidR="005875CF">
              <w:rPr>
                <w:noProof/>
                <w:webHidden/>
              </w:rPr>
            </w:r>
            <w:r w:rsidR="005875CF">
              <w:rPr>
                <w:noProof/>
                <w:webHidden/>
              </w:rPr>
              <w:fldChar w:fldCharType="separate"/>
            </w:r>
            <w:r w:rsidR="005875CF">
              <w:rPr>
                <w:noProof/>
                <w:webHidden/>
              </w:rPr>
              <w:t>10</w:t>
            </w:r>
            <w:r w:rsidR="005875CF">
              <w:rPr>
                <w:noProof/>
                <w:webHidden/>
              </w:rPr>
              <w:fldChar w:fldCharType="end"/>
            </w:r>
          </w:hyperlink>
        </w:p>
        <w:p w14:paraId="35606F04" w14:textId="77777777" w:rsidR="005875CF" w:rsidRDefault="00000000" w:rsidP="00491684">
          <w:pPr>
            <w:pStyle w:val="TOC1"/>
            <w:tabs>
              <w:tab w:val="right" w:leader="dot" w:pos="8271"/>
            </w:tabs>
            <w:rPr>
              <w:noProof/>
            </w:rPr>
          </w:pPr>
          <w:hyperlink w:anchor="_Toc152694847" w:history="1">
            <w:r w:rsidR="005875CF" w:rsidRPr="00E14741">
              <w:rPr>
                <w:rStyle w:val="Hyperlink"/>
                <w:noProof/>
              </w:rPr>
              <w:t>LAMPIRAN</w:t>
            </w:r>
            <w:r w:rsidR="005875CF">
              <w:rPr>
                <w:noProof/>
                <w:webHidden/>
              </w:rPr>
              <w:tab/>
            </w:r>
            <w:r w:rsidR="005875CF">
              <w:rPr>
                <w:noProof/>
                <w:webHidden/>
              </w:rPr>
              <w:fldChar w:fldCharType="begin"/>
            </w:r>
            <w:r w:rsidR="005875CF">
              <w:rPr>
                <w:noProof/>
                <w:webHidden/>
              </w:rPr>
              <w:instrText xml:space="preserve"> PAGEREF _Toc152694847 \h </w:instrText>
            </w:r>
            <w:r w:rsidR="005875CF">
              <w:rPr>
                <w:noProof/>
                <w:webHidden/>
              </w:rPr>
            </w:r>
            <w:r w:rsidR="005875CF">
              <w:rPr>
                <w:noProof/>
                <w:webHidden/>
              </w:rPr>
              <w:fldChar w:fldCharType="separate"/>
            </w:r>
            <w:r w:rsidR="005875CF">
              <w:rPr>
                <w:noProof/>
                <w:webHidden/>
              </w:rPr>
              <w:t>11</w:t>
            </w:r>
            <w:r w:rsidR="005875CF">
              <w:rPr>
                <w:noProof/>
                <w:webHidden/>
              </w:rPr>
              <w:fldChar w:fldCharType="end"/>
            </w:r>
          </w:hyperlink>
        </w:p>
        <w:p w14:paraId="4F8FB6DB" w14:textId="77777777" w:rsidR="00285EDD" w:rsidRDefault="00455904" w:rsidP="00491684">
          <w:pPr>
            <w:widowControl w:val="0"/>
            <w:tabs>
              <w:tab w:val="right" w:leader="dot" w:pos="8280"/>
            </w:tabs>
            <w:spacing w:before="60"/>
            <w:rPr>
              <w:rFonts w:eastAsia="Times New Roman" w:cs="Times New Roman"/>
              <w:b/>
              <w:color w:val="000000"/>
              <w:szCs w:val="24"/>
            </w:rPr>
          </w:pPr>
          <w:r>
            <w:fldChar w:fldCharType="end"/>
          </w:r>
        </w:p>
      </w:sdtContent>
    </w:sdt>
    <w:p w14:paraId="5766D78F" w14:textId="77777777" w:rsidR="00285EDD" w:rsidRDefault="00455904" w:rsidP="00491684">
      <w:r>
        <w:br w:type="page"/>
      </w:r>
    </w:p>
    <w:p w14:paraId="1F686749" w14:textId="77777777" w:rsidR="00285EDD" w:rsidRDefault="00455904" w:rsidP="00491684">
      <w:pPr>
        <w:pStyle w:val="Heading1"/>
      </w:pPr>
      <w:bookmarkStart w:id="3" w:name="_Toc152694834"/>
      <w:r>
        <w:lastRenderedPageBreak/>
        <w:t>DAFTAR TABEL</w:t>
      </w:r>
      <w:bookmarkEnd w:id="3"/>
      <w:r>
        <w:br w:type="page"/>
      </w:r>
    </w:p>
    <w:p w14:paraId="034F294D" w14:textId="77777777" w:rsidR="00285EDD" w:rsidRDefault="00455904" w:rsidP="00491684">
      <w:pPr>
        <w:pStyle w:val="Heading1"/>
      </w:pPr>
      <w:bookmarkStart w:id="4" w:name="_Toc152694835"/>
      <w:r>
        <w:lastRenderedPageBreak/>
        <w:t>DAFTAR GAMBAR</w:t>
      </w:r>
      <w:bookmarkEnd w:id="4"/>
      <w:r>
        <w:br w:type="page"/>
      </w:r>
    </w:p>
    <w:p w14:paraId="0EF010EB" w14:textId="77777777" w:rsidR="00285EDD" w:rsidRDefault="00455904" w:rsidP="00491684">
      <w:pPr>
        <w:pStyle w:val="Heading1"/>
      </w:pPr>
      <w:bookmarkStart w:id="5" w:name="_Toc152694836"/>
      <w:r>
        <w:lastRenderedPageBreak/>
        <w:t>DAFTAR RUMUS</w:t>
      </w:r>
      <w:bookmarkEnd w:id="5"/>
      <w:r>
        <w:br w:type="page"/>
      </w:r>
    </w:p>
    <w:p w14:paraId="2AC5C5B7" w14:textId="77777777" w:rsidR="00285EDD" w:rsidRDefault="00455904" w:rsidP="00491684">
      <w:pPr>
        <w:pStyle w:val="Heading1"/>
      </w:pPr>
      <w:bookmarkStart w:id="6" w:name="_Toc152694837"/>
      <w:r>
        <w:lastRenderedPageBreak/>
        <w:t>BAB I</w:t>
      </w:r>
      <w:r w:rsidR="003D262C">
        <w:br/>
      </w:r>
      <w:r>
        <w:t>PENDAHULUAN</w:t>
      </w:r>
      <w:bookmarkEnd w:id="6"/>
    </w:p>
    <w:p w14:paraId="003ECCC2" w14:textId="77777777" w:rsidR="00285EDD" w:rsidRDefault="00455904" w:rsidP="00491684">
      <w:pPr>
        <w:pStyle w:val="Heading2"/>
        <w:widowControl w:val="0"/>
        <w:numPr>
          <w:ilvl w:val="0"/>
          <w:numId w:val="1"/>
        </w:numPr>
        <w:ind w:left="360"/>
      </w:pPr>
      <w:bookmarkStart w:id="7" w:name="_Toc152694838"/>
      <w:r>
        <w:t>Latar Belakang Masalah</w:t>
      </w:r>
      <w:bookmarkEnd w:id="7"/>
    </w:p>
    <w:p w14:paraId="4B849500" w14:textId="7141D467" w:rsidR="00AC737C" w:rsidRDefault="00AC737C" w:rsidP="00491684">
      <w:pPr>
        <w:ind w:firstLine="720"/>
      </w:pPr>
      <w:r w:rsidRPr="00AC737C">
        <w:t>Indonesia, sebagai negara yang terus berkembang, terus melakukan upaya pengembangan dan pembangunan di berbagai sektor, termasuk dalam bidang perekonomian. Pada masa lalu, Indonesia menghadapi krisis ekonomi yang menyebabkan kemunduran perekonomian nasional. Sejumlah besar usaha dalam berbagai sektor seperti industri, perdagangan, dan jasa mengalami stagnasi bahkan berhenti beroperasi pada tahun 1998.</w:t>
      </w:r>
    </w:p>
    <w:p w14:paraId="428131B7" w14:textId="19E4FDD4" w:rsidR="00326BF3" w:rsidRDefault="004B2ACF" w:rsidP="00491684">
      <w:pPr>
        <w:ind w:firstLine="720"/>
      </w:pPr>
      <w:r w:rsidRPr="004B2ACF">
        <w:t>Saat ini, fokus komitmen pemerintah adalah pada pembangunan ekonomi yang melibatkan partisipasi luas dari masyarakat sebagai pelaku usaha</w:t>
      </w:r>
      <w:r>
        <w:t xml:space="preserve"> </w:t>
      </w:r>
      <w:r w:rsidR="00A95ADF">
        <w:rPr>
          <w:rStyle w:val="FootnoteReference"/>
        </w:rPr>
        <w:fldChar w:fldCharType="begin" w:fldLock="1"/>
      </w:r>
      <w:r w:rsidR="00DD3254">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Pr>
          <w:rStyle w:val="FootnoteReference"/>
        </w:rPr>
        <w:fldChar w:fldCharType="separate"/>
      </w:r>
      <w:r w:rsidR="00A95ADF" w:rsidRPr="00A95ADF">
        <w:rPr>
          <w:bCs/>
          <w:noProof/>
          <w:lang w:val="en-US"/>
        </w:rPr>
        <w:t>(Aini et al., 2022)</w:t>
      </w:r>
      <w:r w:rsidR="00A95ADF">
        <w:rPr>
          <w:rStyle w:val="FootnoteReference"/>
        </w:rPr>
        <w:fldChar w:fldCharType="end"/>
      </w:r>
      <w:r w:rsidRPr="004B2ACF">
        <w:t>.</w:t>
      </w:r>
      <w:r w:rsidR="001F2810" w:rsidRPr="001F2810">
        <w:t xml:space="preserve"> </w:t>
      </w:r>
      <w:r w:rsidR="001F2810">
        <w:t>Proporsi pelaku usaha terbesar yang dimiliki Indonesia sendiri adalah dari Usaha Mikro, Kecil dan Menengah (UMKM). Sekretaris Kementerian Koperasi dan UMKM, menjelaskan bahwa UMKM adalah pondasi perekonomian nasional, hal tersebut dapat dilihat dari data Badan Pusat Statistik bahwa kontribusi UMKM terhadap perekonomian</w:t>
      </w:r>
      <w:r w:rsidR="00326BF3">
        <w:t xml:space="preserve"> nasional adalah sebagai berikut, kontribusi terhadap Produk Domestik Bruto (PDB) 61,41%, terhadap tenaga kerja 96,71%, dan terhadap ekspor non migas sebesar 15,73% </w:t>
      </w:r>
      <w:r w:rsidR="00A95ADF">
        <w:rPr>
          <w:rStyle w:val="FootnoteReference"/>
        </w:rPr>
        <w:fldChar w:fldCharType="begin" w:fldLock="1"/>
      </w:r>
      <w:r w:rsidR="00DD3254">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Pr>
          <w:rStyle w:val="FootnoteReference"/>
        </w:rPr>
        <w:fldChar w:fldCharType="separate"/>
      </w:r>
      <w:r w:rsidR="00A95ADF" w:rsidRPr="00A95ADF">
        <w:rPr>
          <w:noProof/>
        </w:rPr>
        <w:t>(Aini et al., 2022)</w:t>
      </w:r>
      <w:r w:rsidR="00A95ADF">
        <w:rPr>
          <w:rStyle w:val="FootnoteReference"/>
        </w:rPr>
        <w:fldChar w:fldCharType="end"/>
      </w:r>
      <w:r w:rsidR="00326BF3">
        <w:t>.</w:t>
      </w:r>
    </w:p>
    <w:p w14:paraId="6B2F9A06" w14:textId="70E43B71" w:rsidR="004C1A3E" w:rsidRDefault="004C1A3E" w:rsidP="00491684">
      <w:pPr>
        <w:ind w:firstLine="720"/>
      </w:pPr>
      <w:r w:rsidRPr="004C1A3E">
        <w:t xml:space="preserve">Akhir-akhir ini, </w:t>
      </w:r>
      <w:r w:rsidR="008B706E" w:rsidRPr="008B706E">
        <w:rPr>
          <w:i/>
          <w:iCs/>
        </w:rPr>
        <w:t>Coffee Shop</w:t>
      </w:r>
      <w:r w:rsidRPr="004C1A3E">
        <w:t xml:space="preserve"> </w:t>
      </w:r>
      <w:r w:rsidR="003F31FF">
        <w:t xml:space="preserve">yang merupakan salah satu UMKM </w:t>
      </w:r>
      <w:r w:rsidRPr="004C1A3E">
        <w:t>telah menjadi daya tarik utama bagi para pengusaha, terutama</w:t>
      </w:r>
      <w:r w:rsidR="000D7AA0">
        <w:t xml:space="preserve"> di wilayah padat penduduk</w:t>
      </w:r>
      <w:r w:rsidR="00FD2E95">
        <w:t xml:space="preserve"> seperti Purwakarta</w:t>
      </w:r>
      <w:r w:rsidRPr="004C1A3E">
        <w:t xml:space="preserve">. </w:t>
      </w:r>
      <w:r w:rsidR="008B706E" w:rsidRPr="008B706E">
        <w:rPr>
          <w:i/>
          <w:iCs/>
        </w:rPr>
        <w:t>Coffee Shop</w:t>
      </w:r>
      <w:r w:rsidRPr="004C1A3E">
        <w:t xml:space="preserve">, atau yang dikenal sebagai Kedai Kopi, telah mengalami perubahan makna di mana kunjungan ke tempat ini tidak hanya tentang konsumsi kopi, tetapi telah menjadi bagian dari gaya hidup bagi sebagian masyarakat. Seiring dengan perkembangannya, terlihat adanya perubahan fisik dalam bentuk </w:t>
      </w:r>
      <w:r w:rsidR="008B706E" w:rsidRPr="008B706E">
        <w:rPr>
          <w:i/>
          <w:iCs/>
        </w:rPr>
        <w:t>Coffee Shop</w:t>
      </w:r>
      <w:r w:rsidRPr="004C1A3E">
        <w:t xml:space="preserve"> yang memiliki nuansa modern dan kontemporer.</w:t>
      </w:r>
    </w:p>
    <w:p w14:paraId="7EC96059" w14:textId="1A4F2B42" w:rsidR="00FD2E95" w:rsidRDefault="00FD2E95" w:rsidP="00491684">
      <w:pPr>
        <w:ind w:firstLine="720"/>
      </w:pPr>
      <w:r w:rsidRPr="00FD2E95">
        <w:t xml:space="preserve">Berkembangnya Coffee Shop sejenis di </w:t>
      </w:r>
      <w:r>
        <w:t>Purwakarta</w:t>
      </w:r>
      <w:r w:rsidRPr="00FD2E95">
        <w:t xml:space="preserve"> mendorong para pelaku usaha untuk secara cermat memilih lokasi tempat berdirinya usaha mereka. Proses pemilihan lokasi tersebut melibatkan beberapa pertimbangan penting, termasuk luas </w:t>
      </w:r>
      <w:r w:rsidRPr="00FD2E95">
        <w:lastRenderedPageBreak/>
        <w:t>lahan, jarak dari pesaing, biaya yang dibutuhkan, ketersediaan fasilitas seperti tempat parkir, dan faktor-faktor lainnya.</w:t>
      </w:r>
      <w:r w:rsidR="00012A9F">
        <w:t xml:space="preserve"> </w:t>
      </w:r>
      <w:r w:rsidR="00572421">
        <w:t>Tentunya</w:t>
      </w:r>
      <w:r w:rsidR="00572421" w:rsidRPr="00572421">
        <w:t xml:space="preserve">, proses ini memerlukan waktu dan bisa cukup rumit. Inilah sebabnya mengapa </w:t>
      </w:r>
      <w:r w:rsidR="00572421">
        <w:t xml:space="preserve">diperlukan </w:t>
      </w:r>
      <w:r w:rsidR="00572421" w:rsidRPr="00572421">
        <w:t>adanya sistem yang dapat membantu para pelaku usaha dalam menyederhanakan proses tersebut menjadi penting. Dengan sistem yang tepat, proses tersebut dapat dilakukan secara lebih efektif dan efisien.</w:t>
      </w:r>
    </w:p>
    <w:p w14:paraId="6F88D3AC" w14:textId="5DC4C7A9" w:rsidR="003628F7" w:rsidRDefault="003628F7" w:rsidP="00491684">
      <w:pPr>
        <w:ind w:firstLine="720"/>
      </w:pPr>
      <w:r w:rsidRPr="003628F7">
        <w:t>Berdasarkan pertimbangan tersebut, implementasi sebuah sistem pendukung keputusan menjadi suatu kebutuhan bagi para pengusaha dalam menentukan lokasi yang optimal. Sistem tersebut diharapkan mampu memberikan evaluasi yang komprehensif, memungkinkan pengusaha untuk memilih lokasi yang tidak hanya menghasilkan keuntungan maksimal, tetapi juga dengan beban yang minimal.</w:t>
      </w:r>
      <w:r w:rsidR="00F03551">
        <w:t xml:space="preserve"> Cara kerja sistem pendukung keputusan mempunyai beberapa kesamaan dengan cara kerja sistem pakar</w:t>
      </w:r>
      <w:r w:rsidR="00A95ADF">
        <w:rPr>
          <w:rStyle w:val="FootnoteReference"/>
        </w:rPr>
        <w:fldChar w:fldCharType="begin" w:fldLock="1"/>
      </w:r>
      <w:r w:rsidR="00DD3254">
        <w:instrText>ADDIN CSL_CITATION {"citationItems":[{"id":"ITEM-1","itemData":{"abstract":"For an entrepreneur, choosing a strategic business location is one of the main keys in establishing a business. In determining the location to choose, there are several considerations or criteria. This criterion will be the basis for choosing a location, and of course in choosing a location takes a long time because the criteria given can be very diverse. To be more effective and efficient, a Decision Support System (DSS) is needed that serves to help entrepreneurs in determining which location is most suitable. In this research the method in spk used is Simple Addidtive Weighting (SAW). SAW processes data by giving weight to the criteria used as a reference in decision making. After that, a matrix of decisions is made based on criteria. The results of the research can be the best recommendation for entrepreneurs to establish a strategic place of business in accordance with their wishes. The sequence of location selection resulting from the application of this SAW method is Teluk Naga with a final result of 6, followed by Poris with a final value of 5.66667, and lastly Dadap with a final value of 5.","author":[{"dropping-particle":"","family":"Wati","given":"Embun Fajar","non-dropping-particle":"","parse-names":false,"suffix":""}],"container-title":"Jurnal Sains Komputer &amp; Informatika (J-SAKTI","id":"ITEM-1","issue":"1","issued":{"date-parts":[["2021"]]},"page":"21231170","title":"Penerapan Metode SAW Dalam Menentukan Lokasi Usaha (Embun Fajar Wati) |241 Universitas Bina Sarana Informatika Jl","type":"article-journal","volume":"5"},"uris":["http://www.mendeley.com/documents/?uuid=058dd6c8-71ad-4871-8314-543072e85fec"]}],"mendeley":{"formattedCitation":"(Wati, 2021)","plainTextFormattedCitation":"(Wati, 2021)","previouslyFormattedCitation":"(Wati, 2021)"},"properties":{"noteIndex":0},"schema":"https://github.com/citation-style-language/schema/raw/master/csl-citation.json"}</w:instrText>
      </w:r>
      <w:r w:rsidR="00A95ADF">
        <w:rPr>
          <w:rStyle w:val="FootnoteReference"/>
        </w:rPr>
        <w:fldChar w:fldCharType="separate"/>
      </w:r>
      <w:r w:rsidR="00A95ADF" w:rsidRPr="00A95ADF">
        <w:rPr>
          <w:bCs/>
          <w:noProof/>
          <w:lang w:val="en-US"/>
        </w:rPr>
        <w:t>(Wati, 2021)</w:t>
      </w:r>
      <w:r w:rsidR="00A95ADF">
        <w:rPr>
          <w:rStyle w:val="FootnoteReference"/>
        </w:rPr>
        <w:fldChar w:fldCharType="end"/>
      </w:r>
      <w:r w:rsidR="00F03551">
        <w:t>.</w:t>
      </w:r>
    </w:p>
    <w:p w14:paraId="6F2D61FB" w14:textId="7D1C87E9" w:rsidR="00A765E4" w:rsidRDefault="008B30DE" w:rsidP="00491684">
      <w:pPr>
        <w:ind w:firstLine="720"/>
      </w:pPr>
      <w:r w:rsidRPr="008B30DE">
        <w:t>Dalam konteks ini,</w:t>
      </w:r>
      <w:r w:rsidR="00E7016C">
        <w:t xml:space="preserve"> penulis ingin mengembangkan sistem pengambil keputusan</w:t>
      </w:r>
      <w:r w:rsidR="001B4127">
        <w:t xml:space="preserve"> penentuan lokasi Coffee Shop </w:t>
      </w:r>
      <w:r w:rsidR="00E7016C">
        <w:t>menggunakan</w:t>
      </w:r>
      <w:r w:rsidRPr="008B30DE">
        <w:t xml:space="preserve"> metode </w:t>
      </w:r>
      <w:r w:rsidRPr="008B30DE">
        <w:rPr>
          <w:i/>
          <w:iCs/>
        </w:rPr>
        <w:t>Elimination Et Choix Tranduist La Realite</w:t>
      </w:r>
      <w:r w:rsidRPr="008B30DE">
        <w:t xml:space="preserve"> (</w:t>
      </w:r>
      <w:r w:rsidRPr="00715393">
        <w:t>ELECTRE</w:t>
      </w:r>
      <w:r w:rsidRPr="008B30DE">
        <w:t xml:space="preserve">) </w:t>
      </w:r>
      <w:r w:rsidR="00E7016C">
        <w:t>d</w:t>
      </w:r>
      <w:r w:rsidR="00E7016C" w:rsidRPr="00E7016C">
        <w:t>iharapkan bahwa sistem ini dapat memberikan rekomendasi kepada pelaku usaha</w:t>
      </w:r>
      <w:r w:rsidR="001B4127">
        <w:t xml:space="preserve"> Coffee Shop</w:t>
      </w:r>
      <w:r w:rsidR="00E7016C" w:rsidRPr="00E7016C">
        <w:t xml:space="preserve"> untuk memilih lokasi pendirian usaha dengan mempertimbangkan kriteria pendukungnya.</w:t>
      </w:r>
      <w:r w:rsidR="004F3106">
        <w:t xml:space="preserve"> </w:t>
      </w:r>
      <w:r w:rsidR="004F3106" w:rsidRPr="008B30DE">
        <w:rPr>
          <w:i/>
          <w:iCs/>
        </w:rPr>
        <w:t>Elimination Et Choix Tranduist La Realite</w:t>
      </w:r>
      <w:r w:rsidR="004F3106" w:rsidRPr="008B30DE">
        <w:t xml:space="preserve"> (</w:t>
      </w:r>
      <w:r w:rsidR="004F3106" w:rsidRPr="00715393">
        <w:t>ELECTRE</w:t>
      </w:r>
      <w:r w:rsidR="004F3106" w:rsidRPr="008B30DE">
        <w:t>)</w:t>
      </w:r>
      <w:r w:rsidR="00E7016C">
        <w:t xml:space="preserve"> </w:t>
      </w:r>
      <w:r w:rsidRPr="008B30DE">
        <w:t>menjadi relevan karena mampu menangani kompleksitas dan ketidakpastian dalam pengambilan keputusan pemilihan lokasi usaha. Metode ini, yang berasal dari bidang teori pengambilan keputusan multi-kriteria, menawarkan pendekatan yang sistematis</w:t>
      </w:r>
      <w:r w:rsidR="004F3106">
        <w:t xml:space="preserve"> </w:t>
      </w:r>
      <w:r w:rsidRPr="008B30DE">
        <w:t>dan dapat diandalkan untuk mengevaluasi dan memilih alternatif lokasi berdasarkan sejumlah kriteria yang telah ditetapkan.</w:t>
      </w:r>
    </w:p>
    <w:p w14:paraId="4A96EEA7" w14:textId="52CC9D79" w:rsidR="00F05067" w:rsidRDefault="00B44918" w:rsidP="00491684">
      <w:pPr>
        <w:ind w:firstLine="720"/>
      </w:pPr>
      <w:r>
        <w:t xml:space="preserve">Penelitian lainnya dilakukan oleh </w:t>
      </w:r>
      <w:r w:rsidR="00DD3254">
        <w:fldChar w:fldCharType="begin" w:fldLock="1"/>
      </w:r>
      <w:r w:rsidR="00310B16">
        <w:instrText>ADDIN CSL_CITATION {"citationItems":[{"id":"ITEM-1","itemData":{"DOI":"10.54543/etnik.v2i3.166","ISSN":"2808-7291","abstract":"MSME business growth today continues to increase as stated on the www.indonesia.go.id website, MSME growth in 2021 reached 61.07 percent. So that it can help increase employment. One example of MSMEs is Coffee Shop which is increasingly mushrooming in certain areas. This contains business competition in the management of the coffee shop business must be the main calculation for business actors. Determining the right location will increase attractiveness for potential customers who will come, such as the location of crowds in the area such as close to lectures, in cities that have high mobility and so on, this needs to be carefully calculated in order to determine the right sales strategy. In determining it, a decision support system is needed that will help business actors in choosing a place of sale","author":[{"dropping-particle":"","family":"Aditya Pratama","given":"Bayu","non-dropping-particle":"","parse-names":false,"suffix":""},{"dropping-particle":"","family":"Valdhano Oka","given":"Valdi","non-dropping-particle":"","parse-names":false,"suffix":""},{"dropping-particle":"","family":"Gustiawan","given":"M. Yoris","non-dropping-particle":"","parse-names":false,"suffix":""}],"container-title":"ETNIK: Jurnal Ekonomi dan Teknik","id":"ITEM-1","issue":"3","issued":{"date-parts":[["2023"]]},"page":"209-217","title":"Pemanfaatan Metode Fuzzy Logic Mamdani Dalam Menentukan Lokasi Terbaik Penjualan Coffee Shop Menggunakan Matlab","type":"article-journal","volume":"2"},"uris":["http://www.mendeley.com/documents/?uuid=6618f8b9-55f6-477c-8f3b-43ce762302c3"]}],"mendeley":{"formattedCitation":"(Aditya Pratama et al., 2023)","manualFormatting":"Aditya Pratama et al., (2023)","plainTextFormattedCitation":"(Aditya Pratama et al., 2023)","previouslyFormattedCitation":"(Aditya Pratama et al., 2023)"},"properties":{"noteIndex":0},"schema":"https://github.com/citation-style-language/schema/raw/master/csl-citation.json"}</w:instrText>
      </w:r>
      <w:r w:rsidR="00DD3254">
        <w:fldChar w:fldCharType="separate"/>
      </w:r>
      <w:r w:rsidR="00DD3254" w:rsidRPr="00DD3254">
        <w:rPr>
          <w:noProof/>
        </w:rPr>
        <w:t xml:space="preserve">Aditya Pratama et al., </w:t>
      </w:r>
      <w:r w:rsidR="00DD3254">
        <w:rPr>
          <w:noProof/>
        </w:rPr>
        <w:t>(</w:t>
      </w:r>
      <w:r w:rsidR="00DD3254" w:rsidRPr="00DD3254">
        <w:rPr>
          <w:noProof/>
        </w:rPr>
        <w:t>2023)</w:t>
      </w:r>
      <w:r w:rsidR="00DD3254">
        <w:fldChar w:fldCharType="end"/>
      </w:r>
      <w:r w:rsidR="00632CA3">
        <w:t>, yang membahas tentang menentukan lokasi terbaik penjualan coffee shop</w:t>
      </w:r>
      <w:r w:rsidR="0006617F">
        <w:t xml:space="preserve">. Metode yang digunakan pada penelitian ini adalah </w:t>
      </w:r>
      <w:r w:rsidR="0080325D">
        <w:t xml:space="preserve">metode </w:t>
      </w:r>
      <w:r w:rsidR="0080325D">
        <w:rPr>
          <w:i/>
          <w:iCs/>
        </w:rPr>
        <w:t>Fuzzy Logic Mamdani</w:t>
      </w:r>
      <w:r w:rsidR="0080325D">
        <w:t xml:space="preserve">, </w:t>
      </w:r>
      <w:r w:rsidR="00211251">
        <w:t>yang digunakan untu</w:t>
      </w:r>
      <w:r w:rsidR="00152946">
        <w:t xml:space="preserve">k menentukan lokasi terbaik dengan membandingkan tingkat perekonomian daerah, lokasi terdekat dengan pusat keramaian, dan jumlah </w:t>
      </w:r>
      <w:r w:rsidR="0072216E">
        <w:t xml:space="preserve">mobilitas warga pada lokasi tersebut. </w:t>
      </w:r>
    </w:p>
    <w:p w14:paraId="3B14D4D8" w14:textId="359C241B" w:rsidR="004F3106" w:rsidRDefault="00310B16" w:rsidP="00491684">
      <w:pPr>
        <w:ind w:firstLine="720"/>
      </w:pPr>
      <w:r>
        <w:fldChar w:fldCharType="begin" w:fldLock="1"/>
      </w:r>
      <w:r>
        <w:instrText>ADDIN CSL_CITATION {"citationItems":[{"id":"ITEM-1","itemData":{"DOI":"10.20884/1.jutif.2022.3.4.508","ISSN":"2723-3863","abstract":"In choosing a business location, a computerized system is needed and can provide effective and accurate information about the business location. Many young entrepreneurs today are starting to try to manage and create a coffee shop business, so the competition in coffee shops is very high. The high competition in the coffee shop business makes it difficult for prospective tenants to determine the most appropriate location to establish a place of business according to their desired needs. In addition, the selection of business locations cannot be chosen arbitrarily because it can cause a shortage of visitors which results in the coffee shop being deserted. Therefore, choosing a strategic place using several criteria is needed to support business success. There are twelve criteria that will be used, the criteria are rental price, number of competitors, parking area, cleanliness, building area, supporting business, road distance, road access, population density, pedestrian traffic, population income, and the center of the crowd. This study aims to help prospective tenants who will open a place of business in the city of Bandar Lampung. The method used in this research is the Simple Multi Attribute Rating Technique (SMART). The SMART method is used because it is a multi-attribute decision-making method where the alternative consists of a set of criteria, with weights to determine how important one criterion is with another. The results obtained in this study are a decision support system for choosing a strategic coffee shop business location, making it easier for prospective tenants to choose the right business location for the development of a coffee shop business in Bandar Lampung.","author":[{"dropping-particle":"","family":"Alfheny","given":"Viola","non-dropping-particle":"","parse-names":false,"suffix":""},{"dropping-particle":"","family":"Ibrahim","given":"Ali","non-dropping-particle":"","parse-names":false,"suffix":""}],"container-title":"Jurnal Teknik Informatika (Jutif)","id":"ITEM-1","issue":"4","issued":{"date-parts":[["2022"]]},"page":"963-968","title":"Implementation of the Simple Multi-Attribute Rating Technique (Smart) Method for Support Selection of Coffee Shop Business Location","type":"article-journal","volume":"3"},"uris":["http://www.mendeley.com/documents/?uuid=a3ed853a-6fdc-4a84-b237-fce97eebcb11"]}],"mendeley":{"formattedCitation":"(Alfheny &amp; Ibrahim, 2022)","manualFormatting":"Alfheny &amp; Ibrahim, (2022)","plainTextFormattedCitation":"(Alfheny &amp; Ibrahim, 2022)"},"properties":{"noteIndex":0},"schema":"https://github.com/citation-style-language/schema/raw/master/csl-citation.json"}</w:instrText>
      </w:r>
      <w:r>
        <w:fldChar w:fldCharType="separate"/>
      </w:r>
      <w:r w:rsidRPr="00310B16">
        <w:rPr>
          <w:noProof/>
        </w:rPr>
        <w:t xml:space="preserve">Alfheny &amp; Ibrahim, </w:t>
      </w:r>
      <w:r>
        <w:rPr>
          <w:noProof/>
        </w:rPr>
        <w:t>(</w:t>
      </w:r>
      <w:r w:rsidRPr="00310B16">
        <w:rPr>
          <w:noProof/>
        </w:rPr>
        <w:t>2022)</w:t>
      </w:r>
      <w:r>
        <w:fldChar w:fldCharType="end"/>
      </w:r>
      <w:r>
        <w:t xml:space="preserve">, juga melakukan penelitian sejenis yang membahas pemilihan  lokasi usaha Coffee Shop. Metode yang digunakan dalam penelitian ini </w:t>
      </w:r>
      <w:r>
        <w:lastRenderedPageBreak/>
        <w:t xml:space="preserve">adalah </w:t>
      </w:r>
      <w:r w:rsidRPr="00310B16">
        <w:rPr>
          <w:i/>
          <w:iCs/>
        </w:rPr>
        <w:t>Simple Multi-Attribute Rating Technique</w:t>
      </w:r>
      <w:r w:rsidRPr="00310B16">
        <w:t xml:space="preserve"> (SMART</w:t>
      </w:r>
      <w:r>
        <w:t>)</w:t>
      </w:r>
      <w:r w:rsidR="002A455C">
        <w:t>, yang digunakan untuk menentukan lokasi terbaik</w:t>
      </w:r>
      <w:r w:rsidR="00D91706">
        <w:t xml:space="preserve">. Hasil dari penelitian ini adalah sistem </w:t>
      </w:r>
      <w:r w:rsidR="00112BD1">
        <w:t>pendukung</w:t>
      </w:r>
      <w:r w:rsidR="00D91706">
        <w:t xml:space="preserve"> keputusan yang dapat membantu merekomendasikan lokasi dari 12 kriteria yang telah ditentukan, yaitu harga sewa, jumlah pesaing, lahan parkir, kebersihan, luas bangunan, usaha pendukung, jarak jalan raya, akses jalan, tingkat kepadatan penduduk, trafik pejalan kaki, besar pendapatan penduduk sekitar, pusat keramaian.</w:t>
      </w:r>
    </w:p>
    <w:p w14:paraId="74005BCA" w14:textId="3CA4A314" w:rsidR="00823327" w:rsidRPr="00823327" w:rsidRDefault="00823327" w:rsidP="00491684">
      <w:pPr>
        <w:ind w:firstLine="720"/>
        <w:rPr>
          <w:b/>
          <w:bCs/>
        </w:rPr>
      </w:pPr>
      <w:r>
        <w:t xml:space="preserve">Dengan demikian berdasarkan latar belakang serta penelitian selanjutnya, penulis berkeinginan untuk melakukan penelitian dengan judul </w:t>
      </w:r>
      <w:r w:rsidRPr="00823327">
        <w:rPr>
          <w:b/>
          <w:bCs/>
        </w:rPr>
        <w:t>“</w:t>
      </w:r>
      <w:r w:rsidRPr="00823327">
        <w:rPr>
          <w:b/>
          <w:bCs/>
        </w:rPr>
        <w:t xml:space="preserve">SISTEM PENDUKUNG KEPUTUSAN PEMILIHAN LOKASI USAHA COFFEE SHOP </w:t>
      </w:r>
      <w:r w:rsidR="00491684">
        <w:rPr>
          <w:b/>
          <w:bCs/>
        </w:rPr>
        <w:t xml:space="preserve">BERBASIS WEB </w:t>
      </w:r>
      <w:r w:rsidRPr="00823327">
        <w:rPr>
          <w:b/>
          <w:bCs/>
        </w:rPr>
        <w:t xml:space="preserve">MENGGUNAKAN METODE </w:t>
      </w:r>
      <w:r w:rsidRPr="00823327">
        <w:rPr>
          <w:b/>
          <w:bCs/>
          <w:i/>
          <w:iCs/>
        </w:rPr>
        <w:t>ELIMINATION ET CHOIX TRANDUIST LA REALITE</w:t>
      </w:r>
      <w:r w:rsidRPr="00823327">
        <w:rPr>
          <w:b/>
          <w:bCs/>
        </w:rPr>
        <w:t xml:space="preserve"> (</w:t>
      </w:r>
      <w:r w:rsidRPr="00715393">
        <w:rPr>
          <w:b/>
          <w:bCs/>
        </w:rPr>
        <w:t>ELECTRE</w:t>
      </w:r>
      <w:r w:rsidRPr="00823327">
        <w:rPr>
          <w:b/>
          <w:bCs/>
        </w:rPr>
        <w:t>)</w:t>
      </w:r>
      <w:r w:rsidRPr="00823327">
        <w:rPr>
          <w:b/>
          <w:bCs/>
        </w:rPr>
        <w:t>”</w:t>
      </w:r>
    </w:p>
    <w:p w14:paraId="29362349" w14:textId="77777777" w:rsidR="00285EDD" w:rsidRDefault="00455904" w:rsidP="00491684">
      <w:pPr>
        <w:pStyle w:val="Heading2"/>
        <w:numPr>
          <w:ilvl w:val="0"/>
          <w:numId w:val="1"/>
        </w:numPr>
        <w:ind w:left="360"/>
      </w:pPr>
      <w:bookmarkStart w:id="8" w:name="_Toc152694839"/>
      <w:r>
        <w:t>Rumusan Masalah</w:t>
      </w:r>
      <w:bookmarkEnd w:id="8"/>
    </w:p>
    <w:p w14:paraId="1CF45F92" w14:textId="3C694D3D" w:rsidR="00285EDD" w:rsidRDefault="00823327" w:rsidP="00491684">
      <w:pPr>
        <w:ind w:firstLine="720"/>
      </w:pPr>
      <w:r>
        <w:t>Berdasarkan latar belakang yang sudah dijelaskan, maka dapat dirumuskan permasalahan yang dibahas pada penelitian ini adalah sebagai berikut:</w:t>
      </w:r>
    </w:p>
    <w:p w14:paraId="522290C1" w14:textId="6748351D" w:rsidR="00823327" w:rsidRPr="00823327" w:rsidRDefault="00823327" w:rsidP="00491684">
      <w:pPr>
        <w:pStyle w:val="ListParagraph"/>
        <w:numPr>
          <w:ilvl w:val="0"/>
          <w:numId w:val="2"/>
        </w:numPr>
        <w:ind w:hanging="270"/>
      </w:pPr>
      <w:r>
        <w:t>Apa saja kriteria pendukung yang dijadikan sebagai dasar dalam penentuan lokasi</w:t>
      </w:r>
      <w:r w:rsidR="00491684">
        <w:t xml:space="preserve"> usaha</w:t>
      </w:r>
      <w:r>
        <w:t xml:space="preserve"> </w:t>
      </w:r>
      <w:r w:rsidRPr="00823327">
        <w:rPr>
          <w:i/>
          <w:iCs/>
        </w:rPr>
        <w:t>coffee shop</w:t>
      </w:r>
      <w:r w:rsidR="00491684" w:rsidRPr="00491684">
        <w:t>?</w:t>
      </w:r>
    </w:p>
    <w:p w14:paraId="0D07D2EC" w14:textId="390F2F9D" w:rsidR="00823327" w:rsidRDefault="00491684" w:rsidP="00491684">
      <w:pPr>
        <w:pStyle w:val="ListParagraph"/>
        <w:numPr>
          <w:ilvl w:val="0"/>
          <w:numId w:val="2"/>
        </w:numPr>
        <w:ind w:hanging="270"/>
      </w:pPr>
      <w:r>
        <w:t xml:space="preserve">Bagaimana penerapan metode </w:t>
      </w:r>
      <w:r w:rsidRPr="00491684">
        <w:rPr>
          <w:i/>
          <w:iCs/>
        </w:rPr>
        <w:t>Elimination Et Choix Tranduist La Realite</w:t>
      </w:r>
      <w:r w:rsidRPr="00491684">
        <w:t xml:space="preserve"> (</w:t>
      </w:r>
      <w:r w:rsidR="008B4E30" w:rsidRPr="008B4E30">
        <w:t>ELECTRE</w:t>
      </w:r>
      <w:r w:rsidRPr="00491684">
        <w:t>)</w:t>
      </w:r>
      <w:r>
        <w:t xml:space="preserve"> dalam penentuan lokasi usaha </w:t>
      </w:r>
      <w:r>
        <w:rPr>
          <w:i/>
          <w:iCs/>
        </w:rPr>
        <w:t>coffee shop</w:t>
      </w:r>
      <w:r>
        <w:t>?</w:t>
      </w:r>
    </w:p>
    <w:p w14:paraId="55C72853" w14:textId="7260BD3E" w:rsidR="00491684" w:rsidRPr="00491684" w:rsidRDefault="00491684" w:rsidP="00491684">
      <w:pPr>
        <w:pStyle w:val="ListParagraph"/>
        <w:numPr>
          <w:ilvl w:val="0"/>
          <w:numId w:val="2"/>
        </w:numPr>
        <w:ind w:hanging="270"/>
      </w:pPr>
      <w:r>
        <w:t xml:space="preserve">Bagaimana membangun sistem pendukung keputusan pemilihan lokasi usaha </w:t>
      </w:r>
      <w:r>
        <w:rPr>
          <w:i/>
          <w:iCs/>
        </w:rPr>
        <w:t>coffee shop</w:t>
      </w:r>
      <w:r>
        <w:t xml:space="preserve"> berbasis web menggunakan metode </w:t>
      </w:r>
      <w:r w:rsidRPr="00491684">
        <w:rPr>
          <w:i/>
          <w:iCs/>
        </w:rPr>
        <w:t>Elimination Et Choix Tranduist La Realite</w:t>
      </w:r>
      <w:r w:rsidRPr="00491684">
        <w:t xml:space="preserve"> (</w:t>
      </w:r>
      <w:r w:rsidR="008B4E30" w:rsidRPr="008B4E30">
        <w:t>ELECTRE</w:t>
      </w:r>
      <w:r w:rsidRPr="00491684">
        <w:t>)</w:t>
      </w:r>
      <w:r>
        <w:t>?</w:t>
      </w:r>
    </w:p>
    <w:p w14:paraId="6603126B" w14:textId="77777777" w:rsidR="00285EDD" w:rsidRDefault="00455904" w:rsidP="00491684">
      <w:pPr>
        <w:pStyle w:val="Heading2"/>
        <w:numPr>
          <w:ilvl w:val="0"/>
          <w:numId w:val="1"/>
        </w:numPr>
        <w:ind w:left="360"/>
      </w:pPr>
      <w:bookmarkStart w:id="9" w:name="_Toc152694840"/>
      <w:r>
        <w:t>Batasan Masalah</w:t>
      </w:r>
      <w:bookmarkEnd w:id="9"/>
    </w:p>
    <w:p w14:paraId="1EE67D6C" w14:textId="75C54AAB" w:rsidR="00285EDD" w:rsidRDefault="00491684" w:rsidP="00491684">
      <w:pPr>
        <w:ind w:firstLine="720"/>
      </w:pPr>
      <w:r>
        <w:t>Untuk lebih memperjelas tahap penelitian yang sesuai dengan judul, penulis memberikan batasan masalah pada:</w:t>
      </w:r>
    </w:p>
    <w:p w14:paraId="065C9F14" w14:textId="327E9D62" w:rsidR="00491684" w:rsidRDefault="00491684" w:rsidP="00491684">
      <w:pPr>
        <w:pStyle w:val="ListParagraph"/>
        <w:numPr>
          <w:ilvl w:val="0"/>
          <w:numId w:val="3"/>
        </w:numPr>
      </w:pPr>
      <w:r>
        <w:t>Penelitian dilakukan di Purwakarta</w:t>
      </w:r>
      <w:r w:rsidR="002C0943">
        <w:t>.</w:t>
      </w:r>
    </w:p>
    <w:p w14:paraId="48DDCD15" w14:textId="3CC203BD" w:rsidR="00491684" w:rsidRDefault="00491684" w:rsidP="00491684">
      <w:pPr>
        <w:pStyle w:val="ListParagraph"/>
        <w:numPr>
          <w:ilvl w:val="0"/>
          <w:numId w:val="3"/>
        </w:numPr>
      </w:pPr>
      <w:r>
        <w:t xml:space="preserve">Penelitian ini menggunakan metode </w:t>
      </w:r>
      <w:r w:rsidR="002C0943" w:rsidRPr="00491684">
        <w:rPr>
          <w:i/>
          <w:iCs/>
        </w:rPr>
        <w:t>Elimination Et Choix Tranduist La Realite</w:t>
      </w:r>
      <w:r w:rsidR="002C0943" w:rsidRPr="00491684">
        <w:t xml:space="preserve"> (</w:t>
      </w:r>
      <w:r w:rsidR="00715393" w:rsidRPr="00715393">
        <w:t>ELECTRE</w:t>
      </w:r>
      <w:r w:rsidR="002C0943" w:rsidRPr="00491684">
        <w:t>)</w:t>
      </w:r>
      <w:r w:rsidR="002C0943">
        <w:t>.</w:t>
      </w:r>
    </w:p>
    <w:p w14:paraId="7BA74867" w14:textId="016BCB63" w:rsidR="002C0943" w:rsidRDefault="00715393" w:rsidP="00491684">
      <w:pPr>
        <w:pStyle w:val="ListParagraph"/>
        <w:numPr>
          <w:ilvl w:val="0"/>
          <w:numId w:val="3"/>
        </w:numPr>
      </w:pPr>
      <w:r w:rsidRPr="00715393">
        <w:lastRenderedPageBreak/>
        <w:t>Alat yang digunakan untuk menggambarkan desain proses melibatkan penggunaan Unified Modeling Language (UML). Diagram-diagram yang terdapat dalam UML mencakup</w:t>
      </w:r>
      <w:r>
        <w:t xml:space="preserve"> </w:t>
      </w:r>
      <w:r>
        <w:rPr>
          <w:i/>
          <w:iCs/>
        </w:rPr>
        <w:t>use case diiagram</w:t>
      </w:r>
      <w:r w:rsidRPr="00715393">
        <w:t xml:space="preserve">, </w:t>
      </w:r>
      <w:r>
        <w:rPr>
          <w:i/>
          <w:iCs/>
        </w:rPr>
        <w:t>scenario use case, activity diagram</w:t>
      </w:r>
      <w:r w:rsidRPr="00715393">
        <w:t xml:space="preserve">, </w:t>
      </w:r>
      <w:r>
        <w:rPr>
          <w:i/>
          <w:iCs/>
        </w:rPr>
        <w:t>sequence diagram</w:t>
      </w:r>
      <w:r w:rsidRPr="00715393">
        <w:t>, dan</w:t>
      </w:r>
      <w:r>
        <w:t xml:space="preserve"> </w:t>
      </w:r>
      <w:r>
        <w:rPr>
          <w:i/>
          <w:iCs/>
        </w:rPr>
        <w:t>class diagram</w:t>
      </w:r>
      <w:r w:rsidRPr="00715393">
        <w:t>.</w:t>
      </w:r>
    </w:p>
    <w:p w14:paraId="3182EDE6" w14:textId="57AA0D2A" w:rsidR="00715393" w:rsidRPr="00112BD1" w:rsidRDefault="00715393" w:rsidP="00491684">
      <w:pPr>
        <w:pStyle w:val="ListParagraph"/>
        <w:numPr>
          <w:ilvl w:val="0"/>
          <w:numId w:val="3"/>
        </w:numPr>
      </w:pPr>
      <w:r>
        <w:t xml:space="preserve">Aplikasi dibuat berbasis web menggunakan </w:t>
      </w:r>
      <w:r>
        <w:rPr>
          <w:i/>
          <w:iCs/>
        </w:rPr>
        <w:t>F</w:t>
      </w:r>
      <w:r w:rsidRPr="00715393">
        <w:rPr>
          <w:i/>
          <w:iCs/>
        </w:rPr>
        <w:t>ramework</w:t>
      </w:r>
      <w:r>
        <w:rPr>
          <w:i/>
          <w:iCs/>
        </w:rPr>
        <w:t xml:space="preserve"> React JS </w:t>
      </w:r>
      <w:r>
        <w:t xml:space="preserve">dan database menggunakan </w:t>
      </w:r>
      <w:r w:rsidR="00112BD1">
        <w:rPr>
          <w:i/>
          <w:iCs/>
        </w:rPr>
        <w:t>PostgreSQL.</w:t>
      </w:r>
    </w:p>
    <w:p w14:paraId="5DDC859E" w14:textId="2B194576" w:rsidR="00112BD1" w:rsidRDefault="00112BD1" w:rsidP="00112BD1">
      <w:pPr>
        <w:pStyle w:val="ListParagraph"/>
        <w:numPr>
          <w:ilvl w:val="0"/>
          <w:numId w:val="3"/>
        </w:numPr>
      </w:pPr>
      <w:r>
        <w:t xml:space="preserve">Penelitian ini hanya sampai tahap </w:t>
      </w:r>
      <w:r>
        <w:rPr>
          <w:i/>
          <w:iCs/>
        </w:rPr>
        <w:t>Black Box Testing.</w:t>
      </w:r>
    </w:p>
    <w:p w14:paraId="0B6656F4" w14:textId="77777777" w:rsidR="00285EDD" w:rsidRDefault="00455904" w:rsidP="00491684">
      <w:pPr>
        <w:pStyle w:val="Heading2"/>
        <w:numPr>
          <w:ilvl w:val="0"/>
          <w:numId w:val="1"/>
        </w:numPr>
        <w:ind w:left="360"/>
      </w:pPr>
      <w:bookmarkStart w:id="10" w:name="_Toc152694841"/>
      <w:r>
        <w:t>Tujuan Penelitian</w:t>
      </w:r>
      <w:bookmarkEnd w:id="10"/>
    </w:p>
    <w:p w14:paraId="70228363" w14:textId="40FAABAF" w:rsidR="00285EDD" w:rsidRPr="00112BD1" w:rsidRDefault="00112BD1" w:rsidP="00112BD1">
      <w:pPr>
        <w:ind w:firstLine="720"/>
      </w:pPr>
      <w:r>
        <w:t xml:space="preserve">Tujuan penelitian ini adalah agar menghasilkan sistem pendukung keputusan yang dapat membantu pelaku usaha </w:t>
      </w:r>
      <w:r>
        <w:rPr>
          <w:i/>
          <w:iCs/>
        </w:rPr>
        <w:t xml:space="preserve">coffee shop </w:t>
      </w:r>
      <w:r>
        <w:t>dalam menentukan lokasi strategis untuk usahanya agar diperoleh lokasi yang terbaik dengan mempertimbangkan kriteria yang ada.</w:t>
      </w:r>
    </w:p>
    <w:p w14:paraId="7717685E" w14:textId="77777777" w:rsidR="00285EDD" w:rsidRDefault="00455904" w:rsidP="00491684">
      <w:pPr>
        <w:pStyle w:val="Heading2"/>
        <w:numPr>
          <w:ilvl w:val="0"/>
          <w:numId w:val="1"/>
        </w:numPr>
        <w:ind w:left="360"/>
      </w:pPr>
      <w:bookmarkStart w:id="11" w:name="_Toc152694842"/>
      <w:r>
        <w:t>Manfaat Penelitian</w:t>
      </w:r>
      <w:bookmarkEnd w:id="11"/>
    </w:p>
    <w:p w14:paraId="580BE4A5" w14:textId="65CC296E" w:rsidR="00285EDD" w:rsidRDefault="008B4E30" w:rsidP="008B4E30">
      <w:pPr>
        <w:ind w:firstLine="720"/>
      </w:pPr>
      <w:r>
        <w:t>Manfaat penelitian yang penulis harapkan bisa terealisasi dan tersampaikan dengan baik adalah sebagai berikut:</w:t>
      </w:r>
    </w:p>
    <w:p w14:paraId="12CE04ED" w14:textId="7874A162" w:rsidR="008B4E30" w:rsidRDefault="008B4E30" w:rsidP="008B4E30">
      <w:pPr>
        <w:pStyle w:val="ListParagraph"/>
        <w:numPr>
          <w:ilvl w:val="0"/>
          <w:numId w:val="4"/>
        </w:numPr>
        <w:ind w:left="720"/>
      </w:pPr>
      <w:r>
        <w:t>Bagi penulis</w:t>
      </w:r>
      <w:r w:rsidR="004D2090">
        <w:t>, untuk mempraktikkan secara langsung dan meningkatkan ilmu-ilmu yang telah didapatkan diperkuliahan serta untuk mengetahui kondisi dan masalah sebenarnya yang terjadi di dunia kerja serta membandingkan teori-teori yang ada dengan masalah yang sebenarnya</w:t>
      </w:r>
      <w:r w:rsidR="0018622C">
        <w:t>.</w:t>
      </w:r>
    </w:p>
    <w:p w14:paraId="6EA69BC7" w14:textId="7DD9372F" w:rsidR="00284324" w:rsidRDefault="00284324" w:rsidP="008B4E30">
      <w:pPr>
        <w:pStyle w:val="ListParagraph"/>
        <w:numPr>
          <w:ilvl w:val="0"/>
          <w:numId w:val="4"/>
        </w:numPr>
        <w:ind w:left="720"/>
      </w:pPr>
      <w:r>
        <w:t xml:space="preserve">Bagi pelaku usaha </w:t>
      </w:r>
      <w:r w:rsidRPr="00284324">
        <w:rPr>
          <w:i/>
          <w:iCs/>
        </w:rPr>
        <w:t>coffee shop</w:t>
      </w:r>
    </w:p>
    <w:p w14:paraId="5B4F6994" w14:textId="77777777" w:rsidR="00285EDD" w:rsidRDefault="00455904" w:rsidP="00491684">
      <w:pPr>
        <w:pStyle w:val="Heading2"/>
        <w:numPr>
          <w:ilvl w:val="0"/>
          <w:numId w:val="1"/>
        </w:numPr>
        <w:ind w:left="360"/>
      </w:pPr>
      <w:bookmarkStart w:id="12" w:name="_Toc152694843"/>
      <w:r>
        <w:t>Sistematika Penulisan</w:t>
      </w:r>
      <w:bookmarkEnd w:id="12"/>
    </w:p>
    <w:p w14:paraId="1092323A" w14:textId="77777777" w:rsidR="00285EDD" w:rsidRDefault="00455904" w:rsidP="00226F01">
      <w:pPr>
        <w:pStyle w:val="Heading2"/>
        <w:ind w:left="0" w:firstLine="0"/>
      </w:pPr>
      <w:bookmarkStart w:id="13" w:name="_c2ism9858eqh" w:colFirst="0" w:colLast="0"/>
      <w:bookmarkEnd w:id="13"/>
      <w:r>
        <w:br w:type="page"/>
      </w:r>
    </w:p>
    <w:p w14:paraId="539D9E48" w14:textId="77777777" w:rsidR="00285EDD" w:rsidRDefault="00455904" w:rsidP="00491684">
      <w:pPr>
        <w:pStyle w:val="Heading1"/>
      </w:pPr>
      <w:bookmarkStart w:id="14" w:name="_Toc152694844"/>
      <w:r>
        <w:lastRenderedPageBreak/>
        <w:t xml:space="preserve">BAB II </w:t>
      </w:r>
      <w:r>
        <w:br/>
        <w:t>TINJAUAN PUSTAKA</w:t>
      </w:r>
      <w:bookmarkEnd w:id="14"/>
      <w:r>
        <w:br w:type="page"/>
      </w:r>
    </w:p>
    <w:p w14:paraId="60CE075F" w14:textId="77777777" w:rsidR="00285EDD" w:rsidRDefault="00455904" w:rsidP="00491684">
      <w:pPr>
        <w:pStyle w:val="Heading1"/>
      </w:pPr>
      <w:bookmarkStart w:id="15" w:name="_Toc152694845"/>
      <w:r>
        <w:lastRenderedPageBreak/>
        <w:t xml:space="preserve">BAB III </w:t>
      </w:r>
      <w:r>
        <w:br/>
        <w:t>METODOLOGI PENELITIAN</w:t>
      </w:r>
      <w:bookmarkEnd w:id="15"/>
      <w:r>
        <w:br w:type="page"/>
      </w:r>
    </w:p>
    <w:p w14:paraId="5AFDB1D5" w14:textId="77777777" w:rsidR="00285EDD" w:rsidRDefault="00455904" w:rsidP="00491684">
      <w:pPr>
        <w:pStyle w:val="Heading1"/>
      </w:pPr>
      <w:bookmarkStart w:id="16" w:name="_Toc152694846"/>
      <w:r>
        <w:lastRenderedPageBreak/>
        <w:t>DAFTAR PUSTAKA</w:t>
      </w:r>
      <w:bookmarkEnd w:id="16"/>
      <w:r>
        <w:br w:type="page"/>
      </w:r>
    </w:p>
    <w:p w14:paraId="519C2EEA" w14:textId="77777777" w:rsidR="00285EDD" w:rsidRDefault="00455904" w:rsidP="00491684">
      <w:pPr>
        <w:pStyle w:val="Heading1"/>
      </w:pPr>
      <w:bookmarkStart w:id="17" w:name="_Toc152694847"/>
      <w:r>
        <w:lastRenderedPageBreak/>
        <w:t>LAMPIRAN</w:t>
      </w:r>
      <w:bookmarkEnd w:id="17"/>
    </w:p>
    <w:sectPr w:rsidR="00285EDD">
      <w:pgSz w:w="12240" w:h="15840"/>
      <w:pgMar w:top="1699" w:right="1699" w:bottom="1699" w:left="22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59272" w14:textId="77777777" w:rsidR="004D196F" w:rsidRDefault="004D196F" w:rsidP="00A95ADF">
      <w:pPr>
        <w:spacing w:line="240" w:lineRule="auto"/>
      </w:pPr>
      <w:r>
        <w:separator/>
      </w:r>
    </w:p>
  </w:endnote>
  <w:endnote w:type="continuationSeparator" w:id="0">
    <w:p w14:paraId="5A13C3EA" w14:textId="77777777" w:rsidR="004D196F" w:rsidRDefault="004D196F" w:rsidP="00A95A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E67B7" w14:textId="77777777" w:rsidR="004D196F" w:rsidRDefault="004D196F" w:rsidP="00A95ADF">
      <w:pPr>
        <w:spacing w:line="240" w:lineRule="auto"/>
      </w:pPr>
      <w:r>
        <w:separator/>
      </w:r>
    </w:p>
  </w:footnote>
  <w:footnote w:type="continuationSeparator" w:id="0">
    <w:p w14:paraId="47B173E6" w14:textId="77777777" w:rsidR="004D196F" w:rsidRDefault="004D196F" w:rsidP="00A95A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A07C84"/>
    <w:multiLevelType w:val="hybridMultilevel"/>
    <w:tmpl w:val="4328D93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57291A41"/>
    <w:multiLevelType w:val="multilevel"/>
    <w:tmpl w:val="EF74F1D2"/>
    <w:lvl w:ilvl="0">
      <w:start w:val="1"/>
      <w:numFmt w:val="decimal"/>
      <w:lvlText w:val="1.%1  "/>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8BF06A9"/>
    <w:multiLevelType w:val="hybridMultilevel"/>
    <w:tmpl w:val="4900F8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C4836FD"/>
    <w:multiLevelType w:val="hybridMultilevel"/>
    <w:tmpl w:val="8D0A29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836456682">
    <w:abstractNumId w:val="1"/>
  </w:num>
  <w:num w:numId="2" w16cid:durableId="313265455">
    <w:abstractNumId w:val="2"/>
  </w:num>
  <w:num w:numId="3" w16cid:durableId="670957627">
    <w:abstractNumId w:val="3"/>
  </w:num>
  <w:num w:numId="4" w16cid:durableId="18197653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EDD"/>
    <w:rsid w:val="00012A9F"/>
    <w:rsid w:val="0006617F"/>
    <w:rsid w:val="00091C4B"/>
    <w:rsid w:val="000D7AA0"/>
    <w:rsid w:val="00112BD1"/>
    <w:rsid w:val="00152946"/>
    <w:rsid w:val="0018622C"/>
    <w:rsid w:val="001B4127"/>
    <w:rsid w:val="001F2810"/>
    <w:rsid w:val="00211251"/>
    <w:rsid w:val="00226F01"/>
    <w:rsid w:val="00284324"/>
    <w:rsid w:val="00285EDD"/>
    <w:rsid w:val="002A455C"/>
    <w:rsid w:val="002C0943"/>
    <w:rsid w:val="00305BF2"/>
    <w:rsid w:val="00310B16"/>
    <w:rsid w:val="00326BF3"/>
    <w:rsid w:val="003628F7"/>
    <w:rsid w:val="003D262C"/>
    <w:rsid w:val="003F31FF"/>
    <w:rsid w:val="00455904"/>
    <w:rsid w:val="00491684"/>
    <w:rsid w:val="004B2ACF"/>
    <w:rsid w:val="004C1A3E"/>
    <w:rsid w:val="004D196F"/>
    <w:rsid w:val="004D2090"/>
    <w:rsid w:val="004F3106"/>
    <w:rsid w:val="00572421"/>
    <w:rsid w:val="005875CF"/>
    <w:rsid w:val="00594D48"/>
    <w:rsid w:val="005C2363"/>
    <w:rsid w:val="00632CA3"/>
    <w:rsid w:val="00715393"/>
    <w:rsid w:val="0072216E"/>
    <w:rsid w:val="007C1507"/>
    <w:rsid w:val="0080325D"/>
    <w:rsid w:val="00823327"/>
    <w:rsid w:val="008B30DE"/>
    <w:rsid w:val="008B4E30"/>
    <w:rsid w:val="008B706E"/>
    <w:rsid w:val="00A765E4"/>
    <w:rsid w:val="00A95ADF"/>
    <w:rsid w:val="00A963D2"/>
    <w:rsid w:val="00AC737C"/>
    <w:rsid w:val="00B44918"/>
    <w:rsid w:val="00D42E66"/>
    <w:rsid w:val="00D91706"/>
    <w:rsid w:val="00DD3254"/>
    <w:rsid w:val="00E7016C"/>
    <w:rsid w:val="00F03551"/>
    <w:rsid w:val="00F05067"/>
    <w:rsid w:val="00FD2E9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B5ECBF"/>
  <w15:docId w15:val="{80A3F90C-A9CE-45F0-A724-5B772EA7A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E66"/>
    <w:pPr>
      <w:spacing w:line="360" w:lineRule="auto"/>
      <w:jc w:val="both"/>
    </w:pPr>
    <w:rPr>
      <w:rFonts w:ascii="Times New Roman" w:hAnsi="Times New Roman"/>
      <w:sz w:val="24"/>
    </w:rPr>
  </w:style>
  <w:style w:type="paragraph" w:styleId="Heading1">
    <w:name w:val="heading 1"/>
    <w:basedOn w:val="Normal"/>
    <w:next w:val="Normal"/>
    <w:uiPriority w:val="9"/>
    <w:qFormat/>
    <w:pPr>
      <w:keepNext/>
      <w:keepLines/>
      <w:spacing w:before="400" w:after="120"/>
      <w:jc w:val="center"/>
      <w:outlineLvl w:val="0"/>
    </w:pPr>
    <w:rPr>
      <w:rFonts w:eastAsia="Times New Roman" w:cs="Times New Roman"/>
      <w:b/>
      <w:sz w:val="28"/>
      <w:szCs w:val="28"/>
    </w:rPr>
  </w:style>
  <w:style w:type="paragraph" w:styleId="Heading2">
    <w:name w:val="heading 2"/>
    <w:basedOn w:val="Normal"/>
    <w:next w:val="Normal"/>
    <w:uiPriority w:val="9"/>
    <w:unhideWhenUsed/>
    <w:qFormat/>
    <w:pPr>
      <w:keepNext/>
      <w:keepLines/>
      <w:spacing w:before="360" w:after="120"/>
      <w:ind w:left="720" w:hanging="360"/>
      <w:outlineLvl w:val="1"/>
    </w:pPr>
    <w:rPr>
      <w:rFonts w:eastAsia="Times New Roman" w:cs="Times New Roman"/>
      <w:b/>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TOC1">
    <w:name w:val="toc 1"/>
    <w:basedOn w:val="Normal"/>
    <w:next w:val="Normal"/>
    <w:autoRedefine/>
    <w:uiPriority w:val="39"/>
    <w:unhideWhenUsed/>
    <w:rsid w:val="005875CF"/>
    <w:pPr>
      <w:spacing w:after="100"/>
    </w:pPr>
  </w:style>
  <w:style w:type="paragraph" w:styleId="TOC2">
    <w:name w:val="toc 2"/>
    <w:basedOn w:val="Normal"/>
    <w:next w:val="Normal"/>
    <w:autoRedefine/>
    <w:uiPriority w:val="39"/>
    <w:unhideWhenUsed/>
    <w:rsid w:val="005875CF"/>
    <w:pPr>
      <w:spacing w:after="100"/>
      <w:ind w:left="220"/>
    </w:pPr>
  </w:style>
  <w:style w:type="character" w:styleId="Hyperlink">
    <w:name w:val="Hyperlink"/>
    <w:basedOn w:val="DefaultParagraphFont"/>
    <w:uiPriority w:val="99"/>
    <w:unhideWhenUsed/>
    <w:rsid w:val="005875CF"/>
    <w:rPr>
      <w:color w:val="0000FF" w:themeColor="hyperlink"/>
      <w:u w:val="single"/>
    </w:rPr>
  </w:style>
  <w:style w:type="paragraph" w:styleId="FootnoteText">
    <w:name w:val="footnote text"/>
    <w:basedOn w:val="Normal"/>
    <w:link w:val="FootnoteTextChar"/>
    <w:uiPriority w:val="99"/>
    <w:semiHidden/>
    <w:unhideWhenUsed/>
    <w:rsid w:val="00A95ADF"/>
    <w:pPr>
      <w:spacing w:line="240" w:lineRule="auto"/>
    </w:pPr>
    <w:rPr>
      <w:sz w:val="20"/>
      <w:szCs w:val="20"/>
    </w:rPr>
  </w:style>
  <w:style w:type="character" w:customStyle="1" w:styleId="FootnoteTextChar">
    <w:name w:val="Footnote Text Char"/>
    <w:basedOn w:val="DefaultParagraphFont"/>
    <w:link w:val="FootnoteText"/>
    <w:uiPriority w:val="99"/>
    <w:semiHidden/>
    <w:rsid w:val="00A95ADF"/>
    <w:rPr>
      <w:rFonts w:ascii="Times New Roman" w:hAnsi="Times New Roman"/>
      <w:sz w:val="20"/>
      <w:szCs w:val="20"/>
    </w:rPr>
  </w:style>
  <w:style w:type="character" w:styleId="FootnoteReference">
    <w:name w:val="footnote reference"/>
    <w:basedOn w:val="DefaultParagraphFont"/>
    <w:uiPriority w:val="99"/>
    <w:semiHidden/>
    <w:unhideWhenUsed/>
    <w:rsid w:val="00A95ADF"/>
    <w:rPr>
      <w:vertAlign w:val="superscript"/>
    </w:rPr>
  </w:style>
  <w:style w:type="paragraph" w:styleId="ListParagraph">
    <w:name w:val="List Paragraph"/>
    <w:basedOn w:val="Normal"/>
    <w:uiPriority w:val="34"/>
    <w:qFormat/>
    <w:rsid w:val="0082332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14469-CC2D-4E25-AAD4-3FA488F24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4</Pages>
  <Words>2703</Words>
  <Characters>1541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handi</cp:lastModifiedBy>
  <cp:revision>8</cp:revision>
  <dcterms:created xsi:type="dcterms:W3CDTF">2023-12-05T11:49:00Z</dcterms:created>
  <dcterms:modified xsi:type="dcterms:W3CDTF">2023-12-12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